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2A0DEFBC" w:rsidR="00BF4260" w:rsidRPr="00BF3340" w:rsidRDefault="080C7A46" w:rsidP="004C769A">
      <w:pPr>
        <w:jc w:val="center"/>
        <w:rPr>
          <w:b/>
          <w:bCs/>
        </w:rPr>
      </w:pPr>
      <w:r w:rsidRPr="00BF3340">
        <w:rPr>
          <w:b/>
          <w:bCs/>
        </w:rPr>
        <w:t>Working Title:</w:t>
      </w:r>
    </w:p>
    <w:p w14:paraId="3F605E8B" w14:textId="59D5B35B" w:rsidR="00B23658" w:rsidRDefault="05F5622C" w:rsidP="004C769A">
      <w:pPr>
        <w:jc w:val="center"/>
      </w:pPr>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4C769A">
      <w:pPr>
        <w:jc w:val="center"/>
      </w:pPr>
      <w:r>
        <w:t>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007246FC" w:rsidR="080C7A46" w:rsidRDefault="793CB95E" w:rsidP="004C769A">
      <w:pPr>
        <w:jc w:val="center"/>
      </w:pPr>
      <w:r>
        <w:t>Daniel Stewart, Daniel Hennigar</w:t>
      </w:r>
      <w:r w:rsidR="00257AD6">
        <w:t>, Robyn Ingham</w:t>
      </w:r>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22008928" w14:textId="1C528B74" w:rsidR="080C7A46" w:rsidRPr="00BF3340" w:rsidRDefault="6DD510D2" w:rsidP="004C769A">
      <w:pPr>
        <w:jc w:val="center"/>
        <w:rPr>
          <w:b/>
          <w:bCs/>
        </w:rPr>
      </w:pPr>
      <w:r w:rsidRPr="00BF3340">
        <w:rPr>
          <w:b/>
          <w:bCs/>
        </w:rPr>
        <w:t>Acknowledgements:</w:t>
      </w:r>
    </w:p>
    <w:p w14:paraId="44ACB64C" w14:textId="586F4404" w:rsidR="080C7A46" w:rsidRDefault="78611453" w:rsidP="004C769A">
      <w:pPr>
        <w:jc w:val="center"/>
      </w:pPr>
      <w:r>
        <w:t xml:space="preserve">Ducks Unlimited Canada, </w:t>
      </w:r>
      <w:r w:rsidR="00B23658">
        <w:t>BCWF Wetlands Workforce, Healthy Watersheds Initiative, Community Mapping Network, Vancouver Fraser Port Authority, D</w:t>
      </w:r>
      <w:r>
        <w:t xml:space="preserve">FO, MetroVan, private businesses that permitted access, </w:t>
      </w:r>
      <w:r w:rsidR="00B23658">
        <w:t xml:space="preserve">various </w:t>
      </w:r>
      <w:r w:rsidR="715C7CEE">
        <w:t>reviewers</w:t>
      </w:r>
      <w:r w:rsidR="001E337B">
        <w:t xml:space="preserve"> (pending)</w:t>
      </w:r>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1AE6163F" w:rsidR="00E97C30" w:rsidRDefault="4516CBE6" w:rsidP="004C769A">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w:t>
      </w:r>
      <w:r w:rsidR="00EC4FE8">
        <w:t xml:space="preserve">underlying </w:t>
      </w:r>
      <w:r w:rsidR="4469A0C4" w:rsidRPr="00FF6217">
        <w:t>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 xml:space="preserve">(2) the </w:t>
      </w:r>
      <w:r w:rsidR="00EC4FE8">
        <w:t xml:space="preserve">resilienc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360A89">
        <w:t>observed recession</w:t>
      </w:r>
      <w:r w:rsidR="00EC4FE8">
        <w:t xml:space="preserve"> in 37 of</w:t>
      </w:r>
      <w:r w:rsidR="001E337B">
        <w:t xml:space="preserve"> </w:t>
      </w:r>
      <w:r w:rsidR="00E97C30">
        <w:t xml:space="preserve">the 79 </w:t>
      </w:r>
      <w:r w:rsidR="001E337B">
        <w:t>created marshes</w:t>
      </w:r>
      <w:r w:rsidR="007F21A8">
        <w:t xml:space="preserve"> visited</w:t>
      </w:r>
      <w:r w:rsidR="001E337B">
        <w:t xml:space="preserve">, </w:t>
      </w:r>
      <w:r w:rsidR="00360A89">
        <w:t>representing losses of 22</w:t>
      </w:r>
      <w:r w:rsidR="00360A89" w:rsidRPr="3A5D7FCA">
        <w:t>,</w:t>
      </w:r>
      <w:r w:rsidR="00360A89">
        <w:t>946 m</w:t>
      </w:r>
      <w:r w:rsidR="00360A89" w:rsidRPr="00F13652">
        <w:rPr>
          <w:vertAlign w:val="superscript"/>
        </w:rPr>
        <w:t>2</w:t>
      </w:r>
      <w:r w:rsidR="00360A89" w:rsidRPr="3A5D7FCA">
        <w:t xml:space="preserve"> of</w:t>
      </w:r>
      <w:r w:rsidR="00360A89">
        <w:t xml:space="preserve"> the 231,092 m</w:t>
      </w:r>
      <w:r w:rsidR="00360A89" w:rsidRPr="0011244C">
        <w:rPr>
          <w:vertAlign w:val="superscript"/>
        </w:rPr>
        <w:t>2</w:t>
      </w:r>
      <w:r w:rsidR="00360A89" w:rsidRPr="00FB0A19">
        <w:t xml:space="preserve"> of </w:t>
      </w:r>
      <w:r w:rsidR="00360A89">
        <w:t>habitat surveyed</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00271AD8">
        <w:t>.</w:t>
      </w:r>
      <w:r w:rsidR="68B48693" w:rsidRPr="00FF6217">
        <w:t xml:space="preserve"> </w:t>
      </w:r>
      <w:r w:rsidR="00271AD8">
        <w:t>S</w:t>
      </w:r>
      <w:r w:rsidR="009C7E6E">
        <w:t xml:space="preserve">ites built in the </w:t>
      </w:r>
      <w:r w:rsidR="7DE855E5" w:rsidRPr="00FF6217">
        <w:t xml:space="preserve">North Arm </w:t>
      </w:r>
      <w:r w:rsidR="009C7E6E">
        <w:t>averaged 18% more recession</w:t>
      </w:r>
      <w:r w:rsidR="009C30EF">
        <w:t xml:space="preserve"> than those in the </w:t>
      </w:r>
      <w:r w:rsidR="00987612">
        <w:t xml:space="preserve">wider </w:t>
      </w:r>
      <w:r w:rsidR="009C30EF">
        <w:t>South Arm</w:t>
      </w:r>
      <w:r w:rsidR="00360A89">
        <w:t>, which may be attributed to higher wave energy.</w:t>
      </w:r>
      <w:r w:rsidR="7DE855E5" w:rsidRPr="00FF6217">
        <w:t xml:space="preserve"> </w:t>
      </w:r>
      <w:r w:rsidR="00E97C30">
        <w:t>Sites that were lower in elevation and contained higher proportions of edge habitat were more vulnerable to recession than high elevation sites. Dominance of native species declined at a rate of 1% per kilometer upriver</w:t>
      </w:r>
      <w:r w:rsidR="00A349E0">
        <w:t>.</w:t>
      </w:r>
      <w:r w:rsidR="00A836E3">
        <w:t xml:space="preserve"> </w:t>
      </w:r>
      <w:r w:rsidR="00A349E0">
        <w:t>I</w:t>
      </w:r>
      <w:r w:rsidR="007F21A8">
        <w:t xml:space="preserve">nvasive cattail defied this trend, </w:t>
      </w:r>
      <w:r w:rsidR="00E97C30">
        <w:t>dominating</w:t>
      </w:r>
      <w:r w:rsidR="007F21A8">
        <w:t xml:space="preserve"> many of the</w:t>
      </w:r>
      <w:r w:rsidR="00E97C30">
        <w:t xml:space="preserve"> outer estuary sites it occurred in</w:t>
      </w:r>
      <w:r w:rsidR="00AD1432">
        <w:t>.</w:t>
      </w:r>
      <w:r w:rsidR="00E97C30">
        <w:t xml:space="preserve">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4C769A"/>
    <w:p w14:paraId="7BB417E1" w14:textId="77777777" w:rsidR="00E97C30" w:rsidRDefault="00E97C30" w:rsidP="004C769A"/>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270925EB"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1CC7435D"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4C769A"/>
    <w:p w14:paraId="4E5FFBF3" w14:textId="1691E325"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99470F">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71DF9044"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t>
      </w:r>
      <w:r w:rsidR="2713B579" w:rsidRPr="3A5D7FCA">
        <w:lastRenderedPageBreak/>
        <w:t xml:space="preserve">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Oncorhynchus tschawytscha</w:t>
      </w:r>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w:t>
      </w:r>
      <w:r w:rsidR="008A1E3A">
        <w:t xml:space="preserve"> based on achieved ve</w:t>
      </w:r>
      <w:r w:rsidR="0037208A">
        <w:t>getated area and native plant dominance</w:t>
      </w:r>
      <w:r w:rsidR="3758D0C8" w:rsidRPr="3A5D7FCA">
        <w:t>,</w:t>
      </w:r>
      <w:r w:rsidR="0037208A">
        <w:t xml:space="preserve"> though these </w:t>
      </w:r>
      <w:r w:rsidR="00262B74">
        <w:t>are</w:t>
      </w:r>
      <w:r w:rsidR="0037208A">
        <w:t xml:space="preserve"> not necessarily </w:t>
      </w:r>
      <w:r w:rsidR="00686720">
        <w:t xml:space="preserve">the criteria by which these projects were judged </w:t>
      </w:r>
      <w:r w:rsidR="00CE11A3">
        <w:t>by regulators</w:t>
      </w:r>
      <w:r w:rsidR="00C32BA8">
        <w:t>. 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4C769A"/>
    <w:p w14:paraId="66AB6FEB" w14:textId="1FFE46F2" w:rsidR="42F6C84D" w:rsidRDefault="1D5F28C3" w:rsidP="004C769A">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00061FD3">
        <w:t xml:space="preserve"> in the F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0F1124">
        <w: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r w:rsidR="00922B06">
        <w:fldChar w:fldCharType="begin"/>
      </w:r>
      <w:r w:rsidR="00922B06">
        <w:instrText xml:space="preserve"> PRINTDATE  \* MERGEFORMAT </w:instrText>
      </w:r>
      <w:r w:rsidR="00922B06">
        <w:fldChar w:fldCharType="end"/>
      </w:r>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4C769A"/>
    <w:p w14:paraId="564C8B0C" w14:textId="601FC65D" w:rsidR="42F6C84D" w:rsidRDefault="1A84FF19" w:rsidP="004C769A">
      <w:r w:rsidRPr="3A5D7FCA">
        <w:t xml:space="preserve">Metrics </w:t>
      </w:r>
      <w:r w:rsidR="5CF0FF94" w:rsidRPr="3A5D7FCA">
        <w:t xml:space="preserve">that </w:t>
      </w:r>
      <w:r w:rsidRPr="3A5D7FCA">
        <w:t>evaluat</w:t>
      </w:r>
      <w:r w:rsidR="58FFBDD0" w:rsidRPr="3A5D7FCA">
        <w:t>e</w:t>
      </w:r>
      <w:r w:rsidRPr="3A5D7FCA">
        <w:t xml:space="preserve"> </w:t>
      </w:r>
      <w:r w:rsidRPr="00DF37F5">
        <w:t>the</w:t>
      </w:r>
      <w:r w:rsidR="71A57010" w:rsidRPr="00DF37F5">
        <w:t xml:space="preserve"> </w:t>
      </w:r>
      <w:r w:rsidR="4AA0856D" w:rsidRPr="00DF37F5">
        <w:t xml:space="preserve">composition of a plant community, for example </w:t>
      </w:r>
      <w:r w:rsidR="532E731C" w:rsidRPr="00DF37F5">
        <w:t xml:space="preserve">dominance of </w:t>
      </w:r>
      <w:r w:rsidR="690DD63F" w:rsidRPr="00DF37F5">
        <w:t xml:space="preserve">native versus </w:t>
      </w:r>
      <w:r w:rsidR="532E731C" w:rsidRPr="00DF37F5">
        <w:t>invasive species</w:t>
      </w:r>
      <w:r w:rsidR="133FC7F4" w:rsidRPr="00DF37F5">
        <w:t>,</w:t>
      </w:r>
      <w:r w:rsidR="00230431" w:rsidRPr="00DF37F5">
        <w:t xml:space="preserve"> </w:t>
      </w:r>
      <w:r w:rsidR="0AEDCA66" w:rsidRPr="00DF37F5">
        <w:t xml:space="preserve">may </w:t>
      </w:r>
      <w:r w:rsidR="1C83D0AD" w:rsidRPr="00DF37F5">
        <w:t xml:space="preserve">also </w:t>
      </w:r>
      <w:r w:rsidR="6AD11110" w:rsidRPr="00DF37F5">
        <w:t>be useful in evaluating the</w:t>
      </w:r>
      <w:r w:rsidR="0AEDCA66" w:rsidRPr="00DF37F5">
        <w:t xml:space="preserve"> function and</w:t>
      </w:r>
      <w:r w:rsidR="0AEDCA66" w:rsidRPr="3A5D7FCA">
        <w:t xml:space="preserve"> provisional services</w:t>
      </w:r>
      <w:r w:rsidR="1AAE2A9A" w:rsidRPr="3A5D7FCA">
        <w:t xml:space="preserve"> of tidal wetlands</w:t>
      </w:r>
      <w:r w:rsidR="00895739">
        <w:t xml:space="preserve"> </w:t>
      </w:r>
      <w:r w:rsidR="00895739">
        <w:fldChar w:fldCharType="begin"/>
      </w:r>
      <w:r w:rsidR="000F1124">
        <w: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0F1124">
        <w: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0F1124">
        <w: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FD77B9">
        <w: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4C769A"/>
    <w:p w14:paraId="43DED164" w14:textId="49B6947A" w:rsidR="2B761E99" w:rsidRDefault="77E71623" w:rsidP="004C769A">
      <w:r w:rsidRPr="00DF37F5">
        <w:t>Species diversity is</w:t>
      </w:r>
      <w:r w:rsidRPr="3A5D7FCA">
        <w:t xml:space="preserve">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4C769A"/>
    <w:p w14:paraId="1989D7F2" w14:textId="16E5C45E" w:rsidR="42F6C84D" w:rsidRDefault="683AE3B8" w:rsidP="004C769A">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xml:space="preserve">, and regulatory environment </w:t>
      </w:r>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w:t>
      </w:r>
      <w:r w:rsidR="7739CDBD" w:rsidRPr="43C0CAC4">
        <w:lastRenderedPageBreak/>
        <w:t xml:space="preserve">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w:t>
      </w:r>
      <w:r w:rsidR="004F024D">
        <w:t>different</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r w:rsidR="00006D78">
        <w:t xml:space="preserve"> </w:t>
      </w:r>
    </w:p>
    <w:p w14:paraId="4DAB4D30" w14:textId="77777777" w:rsidR="00393EDB" w:rsidRDefault="00393EDB" w:rsidP="004C769A"/>
    <w:p w14:paraId="5290CFFF" w14:textId="17115900"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Pr="00704BAF" w:rsidRDefault="1058571F" w:rsidP="0011244C">
      <w:pPr>
        <w:pStyle w:val="ListParagraph"/>
        <w:numPr>
          <w:ilvl w:val="0"/>
          <w:numId w:val="46"/>
        </w:numPr>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156D4D14" w:rsidR="7D8B3343" w:rsidRPr="00E14013" w:rsidRDefault="00441232" w:rsidP="004C769A">
      <w:r>
        <w:rPr>
          <w:noProof/>
          <w:lang w:val="en-US"/>
        </w:rPr>
        <mc:AlternateContent>
          <mc:Choice Requires="wps">
            <w:drawing>
              <wp:anchor distT="0" distB="0" distL="114300" distR="114300" simplePos="0" relativeHeight="251658241" behindDoc="0" locked="0" layoutInCell="1" allowOverlap="1" wp14:anchorId="645CCAB6" wp14:editId="69D48442">
                <wp:simplePos x="0" y="0"/>
                <wp:positionH relativeFrom="margin">
                  <wp:posOffset>-34925</wp:posOffset>
                </wp:positionH>
                <wp:positionV relativeFrom="paragraph">
                  <wp:posOffset>5020945</wp:posOffset>
                </wp:positionV>
                <wp:extent cx="5731510" cy="33528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1510" cy="335280"/>
                        </a:xfrm>
                        <a:prstGeom prst="rect">
                          <a:avLst/>
                        </a:prstGeom>
                        <a:solidFill>
                          <a:prstClr val="white"/>
                        </a:solidFill>
                        <a:ln>
                          <a:noFill/>
                        </a:ln>
                      </wps:spPr>
                      <wps:txbx>
                        <w:txbxContent>
                          <w:p w14:paraId="46C50607" w14:textId="6E947F7D" w:rsidR="00DF37F5" w:rsidRPr="00D06AD2" w:rsidRDefault="00DF37F5" w:rsidP="00E97C30">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2.75pt;margin-top:395.35pt;width:451.3pt;height:26.4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" stroked="f">
                <v:textbox inset="0,0,0,0">
                  <w:txbxContent>
                    <w:p w14:paraId="46C50607" w14:textId="6E947F7D" w:rsidR="00DF37F5" w:rsidRPr="00D06AD2" w:rsidRDefault="00DF37F5" w:rsidP="00E97C30">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Pr>
          <w:noProof/>
          <w:lang w:val="en-US"/>
        </w:rPr>
        <w:drawing>
          <wp:anchor distT="0" distB="0" distL="114300" distR="114300" simplePos="0" relativeHeight="251658240" behindDoc="0" locked="0" layoutInCell="1" allowOverlap="1" wp14:anchorId="7BDA164D" wp14:editId="3060DC6D">
            <wp:simplePos x="0" y="0"/>
            <wp:positionH relativeFrom="margin">
              <wp:posOffset>-34925</wp:posOffset>
            </wp:positionH>
            <wp:positionV relativeFrom="paragraph">
              <wp:posOffset>1294233</wp:posOffset>
            </wp:positionV>
            <wp:extent cx="5731510" cy="3680460"/>
            <wp:effectExtent l="0" t="0" r="0" b="254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68046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rsidR="00393EDB">
        <w:t xml:space="preserve">study </w:t>
      </w:r>
      <w:r w:rsidR="6E7A245C" w:rsidRPr="00915CFF">
        <w:t xml:space="preserve">assessed </w:t>
      </w:r>
      <w:r w:rsidR="3B180358" w:rsidRPr="0011244C">
        <w:t>79</w:t>
      </w:r>
      <w:r w:rsidR="6E7A245C" w:rsidRPr="0011244C">
        <w:t xml:space="preserve"> marsh c</w:t>
      </w:r>
      <w:r w:rsidR="73A0AF16" w:rsidRPr="0011244C">
        <w:t>reation</w:t>
      </w:r>
      <w:r w:rsidR="00664C7B" w:rsidRPr="0011244C">
        <w:t xml:space="preserve"> </w:t>
      </w:r>
      <w:r w:rsidR="6E7A245C" w:rsidRPr="0011244C">
        <w:t xml:space="preserve">projects </w:t>
      </w:r>
      <w:r w:rsidR="00B76DB0" w:rsidRPr="00915CFF">
        <w:t>comprising</w:t>
      </w:r>
      <w:r w:rsidR="00B76DB0">
        <w:t xml:space="preserve"> </w:t>
      </w:r>
      <w:r w:rsidR="00003EAE">
        <w:t>231</w:t>
      </w:r>
      <w:r w:rsidR="009A211C">
        <w:t>,092 m</w:t>
      </w:r>
      <w:r w:rsidR="009A211C" w:rsidRPr="29944DBE">
        <w:rPr>
          <w:vertAlign w:val="superscript"/>
        </w:rPr>
        <w:t>2</w:t>
      </w:r>
      <w:r w:rsidR="009A211C">
        <w:t xml:space="preserve">, </w:t>
      </w:r>
      <w:r w:rsidR="6E7A245C" w:rsidRPr="00003545">
        <w:t>and 1</w:t>
      </w:r>
      <w:r w:rsidR="0071679A">
        <w:t>6</w:t>
      </w:r>
      <w:r w:rsidR="6E7A245C" w:rsidRPr="00003545">
        <w:t xml:space="preserve"> natural reference marshes </w:t>
      </w:r>
      <w:r w:rsidR="55008814" w:rsidRPr="00003545">
        <w:t>in the Fraser River Estuary, British Columbia</w:t>
      </w:r>
      <w:r w:rsidR="00393EDB" w:rsidRPr="00003545">
        <w:t xml:space="preserve"> (Fig. 1)</w:t>
      </w:r>
      <w:r w:rsidR="6E7A245C" w:rsidRPr="00003545">
        <w:t>. This dataset includes 5</w:t>
      </w:r>
      <w:r w:rsidR="5056B92E" w:rsidRPr="00003545">
        <w:t>1</w:t>
      </w:r>
      <w:r w:rsidR="6E7A245C" w:rsidRPr="00003545">
        <w:t xml:space="preserve"> </w:t>
      </w:r>
      <w:r w:rsidR="70192449" w:rsidRPr="00003545">
        <w:t>tidal m</w:t>
      </w:r>
      <w:r w:rsidR="21F29E65" w:rsidRPr="00003545">
        <w:t>a</w:t>
      </w:r>
      <w:r w:rsidR="70192449" w:rsidRPr="00003545">
        <w:t>rsh creation</w:t>
      </w:r>
      <w:r w:rsidR="6E7A245C" w:rsidRPr="00003545">
        <w:t xml:space="preserve"> projects and 7 reference sites surveyed by Lievesley et al. (2016)</w:t>
      </w:r>
      <w:r w:rsidR="42E80095" w:rsidRPr="00003545">
        <w:t xml:space="preserve"> in 2015</w:t>
      </w:r>
      <w:r w:rsidR="6E7A245C" w:rsidRPr="00003545">
        <w:t xml:space="preserve">, whose work we build upon with </w:t>
      </w:r>
      <w:r w:rsidR="1E2964F8" w:rsidRPr="00003545">
        <w:t xml:space="preserve">an additional </w:t>
      </w:r>
      <w:r w:rsidR="4BE59CDC" w:rsidRPr="00003545">
        <w:t>2</w:t>
      </w:r>
      <w:r w:rsidR="5093A5A4" w:rsidRPr="00003545">
        <w:t>8</w:t>
      </w:r>
      <w:r w:rsidR="6E7A245C" w:rsidRPr="00003545">
        <w:t xml:space="preserve"> </w:t>
      </w:r>
      <w:r w:rsidR="49D63E80" w:rsidRPr="00003545">
        <w:t>created marsh</w:t>
      </w:r>
      <w:r w:rsidR="00664C7B" w:rsidRPr="00003545">
        <w:t xml:space="preserve"> </w:t>
      </w:r>
      <w:r w:rsidR="6E7A245C" w:rsidRPr="00003545">
        <w:t xml:space="preserve">sites and </w:t>
      </w:r>
      <w:r w:rsidR="0071679A">
        <w:t>9</w:t>
      </w:r>
      <w:r w:rsidR="6E7A245C" w:rsidRPr="00003545">
        <w:t xml:space="preserve"> reference sites surveyed in summer 2021</w:t>
      </w:r>
      <w:r w:rsidR="00A200F2">
        <w:t xml:space="preserve"> (see Appendix A for reference site details)</w:t>
      </w:r>
      <w:r w:rsidR="12340B9D" w:rsidRPr="00003545">
        <w:t xml:space="preserve">. Many of the </w:t>
      </w:r>
      <w:r w:rsidR="745FD529" w:rsidRPr="00003545">
        <w:t xml:space="preserve">marsh </w:t>
      </w:r>
      <w:r w:rsidR="12340B9D" w:rsidRPr="00003545">
        <w:t>sampling methods presented here were adapted from Lie</w:t>
      </w:r>
      <w:r w:rsidR="6EFAFEDB" w:rsidRPr="00003545">
        <w:t xml:space="preserve">vesley et al. (2016) </w:t>
      </w:r>
      <w:r w:rsidR="00664C7B" w:rsidRPr="00003545">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55DB9CEB" w:rsidR="00150116" w:rsidRDefault="6B6F9FB7" w:rsidP="004C769A">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r w:rsidR="009D051B">
        <w:t xml:space="preserve"> </w:t>
      </w:r>
      <w:r w:rsidR="0073137B">
        <w:t>though in</w:t>
      </w:r>
      <w:r w:rsidR="52C6F895" w:rsidRPr="43C0CAC4">
        <w:t xml:space="preserve"> cases</w:t>
      </w:r>
      <w:r w:rsidR="00FA77ED">
        <w:t xml:space="preserve"> where sites </w:t>
      </w:r>
      <w:r w:rsidR="003912D9">
        <w:t>were</w:t>
      </w:r>
      <w:r w:rsidR="00FA77ED">
        <w:t xml:space="preserve"> too small to contain the target number of plots</w:t>
      </w:r>
      <w:r w:rsidR="52C6F895" w:rsidRPr="43C0CAC4">
        <w:t>,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4C769A"/>
    <w:p w14:paraId="6752EC1F" w14:textId="61E548FA" w:rsidR="559EFC6C" w:rsidRDefault="224ED4AE" w:rsidP="000915E4">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35B39C11" w14:textId="683BFACD" w:rsidR="40FBF216" w:rsidRPr="00E24608" w:rsidRDefault="00653A87" w:rsidP="004C769A">
      <w:pPr>
        <w:pStyle w:val="Heading2"/>
      </w:pPr>
      <w:r>
        <w:rPr>
          <w:noProof/>
        </w:rPr>
        <w:lastRenderedPageBreak/>
        <mc:AlternateContent>
          <mc:Choice Requires="wps">
            <w:drawing>
              <wp:anchor distT="45720" distB="45720" distL="114300" distR="114300" simplePos="0" relativeHeight="251658247" behindDoc="0" locked="0" layoutInCell="1" allowOverlap="1" wp14:anchorId="1385AED8" wp14:editId="75C57534">
                <wp:simplePos x="0" y="0"/>
                <wp:positionH relativeFrom="column">
                  <wp:posOffset>3136900</wp:posOffset>
                </wp:positionH>
                <wp:positionV relativeFrom="paragraph">
                  <wp:posOffset>147447</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C070E9" w:rsidRDefault="00C070E9">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C070E9" w:rsidRPr="0011244C" w:rsidRDefault="00B341A3">
                            <w:pPr>
                              <w:rPr>
                                <w:b/>
                                <w:bCs/>
                                <w:i/>
                                <w:iCs/>
                                <w:sz w:val="24"/>
                                <w:szCs w:val="24"/>
                              </w:rPr>
                            </w:pPr>
                            <w:r w:rsidRPr="0011244C">
                              <w:rPr>
                                <w:b/>
                                <w:bCs/>
                                <w:i/>
                                <w:iCs/>
                                <w:sz w:val="24"/>
                                <w:szCs w:val="24"/>
                              </w:rPr>
                              <w:t xml:space="preserve">Recession in </w:t>
                            </w:r>
                            <w:r w:rsidR="00704BAF" w:rsidRPr="0011244C">
                              <w:rPr>
                                <w:b/>
                                <w:bCs/>
                                <w:i/>
                                <w:iCs/>
                                <w:sz w:val="24"/>
                                <w:szCs w:val="24"/>
                              </w:rPr>
                              <w:t>C</w:t>
                            </w:r>
                            <w:r w:rsidRPr="0011244C">
                              <w:rPr>
                                <w:b/>
                                <w:bCs/>
                                <w:i/>
                                <w:iCs/>
                                <w:sz w:val="24"/>
                                <w:szCs w:val="24"/>
                              </w:rPr>
                              <w:t xml:space="preserve">reated </w:t>
                            </w:r>
                            <w:r w:rsidR="00704BAF" w:rsidRPr="0011244C">
                              <w:rPr>
                                <w:b/>
                                <w:bCs/>
                                <w:i/>
                                <w:iCs/>
                                <w:sz w:val="24"/>
                                <w:szCs w:val="24"/>
                              </w:rPr>
                              <w:t>M</w:t>
                            </w:r>
                            <w:r w:rsidRPr="0011244C">
                              <w:rPr>
                                <w:b/>
                                <w:bCs/>
                                <w:i/>
                                <w:iCs/>
                                <w:sz w:val="24"/>
                                <w:szCs w:val="24"/>
                              </w:rPr>
                              <w:t>arshes</w:t>
                            </w:r>
                          </w:p>
                          <w:p w14:paraId="0452EB32" w14:textId="3043664E" w:rsidR="00704BAF" w:rsidRPr="0011244C" w:rsidRDefault="00704BAF">
                            <w:pPr>
                              <w:rPr>
                                <w:sz w:val="20"/>
                                <w:szCs w:val="20"/>
                              </w:rPr>
                            </w:pPr>
                            <w:r w:rsidRPr="0011244C">
                              <w:rPr>
                                <w:sz w:val="20"/>
                                <w:szCs w:val="20"/>
                              </w:rPr>
                              <w:t xml:space="preserve">We defined marsh recession </w:t>
                            </w:r>
                            <w:r w:rsidR="00CA65EC" w:rsidRPr="0011244C">
                              <w:rPr>
                                <w:sz w:val="20"/>
                                <w:szCs w:val="20"/>
                              </w:rPr>
                              <w:t>as areas within</w:t>
                            </w:r>
                            <w:r w:rsidR="00F64E59" w:rsidRPr="0011244C">
                              <w:rPr>
                                <w:sz w:val="20"/>
                                <w:szCs w:val="20"/>
                              </w:rPr>
                              <w:t xml:space="preserve"> </w:t>
                            </w:r>
                            <w:r w:rsidR="00CA65EC" w:rsidRPr="0011244C">
                              <w:rPr>
                                <w:sz w:val="20"/>
                                <w:szCs w:val="20"/>
                              </w:rPr>
                              <w:t>tidal marsh</w:t>
                            </w:r>
                            <w:r w:rsidR="00F45A4D" w:rsidRPr="0011244C">
                              <w:rPr>
                                <w:sz w:val="20"/>
                                <w:szCs w:val="20"/>
                              </w:rPr>
                              <w:t xml:space="preserve"> </w:t>
                            </w:r>
                            <w:r w:rsidR="00F64E59" w:rsidRPr="0011244C">
                              <w:rPr>
                                <w:sz w:val="20"/>
                                <w:szCs w:val="20"/>
                              </w:rPr>
                              <w:t xml:space="preserve">creation </w:t>
                            </w:r>
                            <w:r w:rsidR="00F45A4D" w:rsidRPr="0011244C">
                              <w:rPr>
                                <w:sz w:val="20"/>
                                <w:szCs w:val="20"/>
                              </w:rPr>
                              <w:t>projects</w:t>
                            </w:r>
                            <w:r w:rsidR="008649E7" w:rsidRPr="0011244C">
                              <w:rPr>
                                <w:sz w:val="20"/>
                                <w:szCs w:val="20"/>
                              </w:rPr>
                              <w:t xml:space="preserve"> (red line above)</w:t>
                            </w:r>
                            <w:r w:rsidR="00F45A4D" w:rsidRPr="0011244C">
                              <w:rPr>
                                <w:sz w:val="20"/>
                                <w:szCs w:val="20"/>
                              </w:rPr>
                              <w:t xml:space="preserve"> that were intended to be vegetated</w:t>
                            </w:r>
                            <w:r w:rsidR="00F64E59" w:rsidRPr="0011244C">
                              <w:rPr>
                                <w:sz w:val="20"/>
                                <w:szCs w:val="20"/>
                              </w:rPr>
                              <w:t xml:space="preserve"> in their original </w:t>
                            </w:r>
                            <w:r w:rsidR="00AA7640" w:rsidRPr="00AA7640">
                              <w:rPr>
                                <w:sz w:val="20"/>
                                <w:szCs w:val="20"/>
                              </w:rPr>
                              <w:t>design but</w:t>
                            </w:r>
                            <w:r w:rsidR="00CA65EC" w:rsidRPr="0011244C">
                              <w:rPr>
                                <w:sz w:val="20"/>
                                <w:szCs w:val="20"/>
                              </w:rPr>
                              <w:t xml:space="preserve"> were primarily absent of vegetation</w:t>
                            </w:r>
                            <w:r w:rsidR="00F45A4D" w:rsidRPr="0011244C">
                              <w:rPr>
                                <w:sz w:val="20"/>
                                <w:szCs w:val="20"/>
                              </w:rPr>
                              <w:t xml:space="preserve"> during 2015 and 2021 surveys</w:t>
                            </w:r>
                            <w:r w:rsidR="00CA65EC" w:rsidRPr="0011244C">
                              <w:rPr>
                                <w:sz w:val="20"/>
                                <w:szCs w:val="20"/>
                              </w:rPr>
                              <w:t xml:space="preserve"> (</w:t>
                            </w:r>
                            <w:r w:rsidR="00D250E8" w:rsidRPr="0011244C">
                              <w:rPr>
                                <w:sz w:val="20"/>
                                <w:szCs w:val="20"/>
                              </w:rPr>
                              <w:t xml:space="preserve">area </w:t>
                            </w:r>
                            <w:r w:rsidR="00CA65EC" w:rsidRPr="0011244C">
                              <w:rPr>
                                <w:sz w:val="20"/>
                                <w:szCs w:val="20"/>
                              </w:rPr>
                              <w:t>between red and yellow lines above).</w:t>
                            </w:r>
                            <w:r w:rsidR="00F64E59" w:rsidRPr="0011244C">
                              <w:rPr>
                                <w:sz w:val="20"/>
                                <w:szCs w:val="20"/>
                              </w:rPr>
                              <w:t xml:space="preserve"> Engineered tidal channels and intertidal mudflats were not included in recession estimates. </w:t>
                            </w:r>
                            <w:r w:rsidR="00CA65EC" w:rsidRPr="0011244C">
                              <w:rPr>
                                <w:sz w:val="20"/>
                                <w:szCs w:val="20"/>
                              </w:rPr>
                              <w:t>To ensure the accuracy of</w:t>
                            </w:r>
                            <w:r w:rsidR="00F45A4D" w:rsidRPr="0011244C">
                              <w:rPr>
                                <w:sz w:val="20"/>
                                <w:szCs w:val="20"/>
                              </w:rPr>
                              <w:t xml:space="preserve"> these estimates</w:t>
                            </w:r>
                            <w:r w:rsidR="00CA65EC" w:rsidRPr="0011244C">
                              <w:rPr>
                                <w:sz w:val="20"/>
                                <w:szCs w:val="20"/>
                              </w:rPr>
                              <w:t xml:space="preserve">, we referred to </w:t>
                            </w:r>
                            <w:r w:rsidR="00F64E59" w:rsidRPr="0011244C">
                              <w:rPr>
                                <w:sz w:val="20"/>
                                <w:szCs w:val="20"/>
                              </w:rPr>
                              <w:t xml:space="preserve">a combination of available </w:t>
                            </w:r>
                            <w:r w:rsidR="00CA65EC" w:rsidRPr="0011244C">
                              <w:rPr>
                                <w:sz w:val="20"/>
                                <w:szCs w:val="20"/>
                              </w:rPr>
                              <w:t>historical imagery, site plans, monitoring reports, and photos</w:t>
                            </w:r>
                            <w:r w:rsidR="00F45A4D" w:rsidRPr="0011244C">
                              <w:rPr>
                                <w:sz w:val="20"/>
                                <w:szCs w:val="20"/>
                              </w:rPr>
                              <w:t xml:space="preserve"> to </w:t>
                            </w:r>
                            <w:r w:rsidR="00F64E59" w:rsidRPr="0011244C">
                              <w:rPr>
                                <w:sz w:val="20"/>
                                <w:szCs w:val="20"/>
                              </w:rPr>
                              <w:t>delineate</w:t>
                            </w:r>
                            <w:r w:rsidR="00F45A4D" w:rsidRPr="0011244C">
                              <w:rPr>
                                <w:sz w:val="20"/>
                                <w:szCs w:val="20"/>
                              </w:rPr>
                              <w:t xml:space="preserve"> planted areas</w:t>
                            </w:r>
                            <w:r w:rsidR="00CA65EC" w:rsidRPr="0011244C">
                              <w:rPr>
                                <w:sz w:val="20"/>
                                <w:szCs w:val="20"/>
                              </w:rPr>
                              <w:t xml:space="preserve">. </w:t>
                            </w:r>
                            <w:r w:rsidR="00F64E59" w:rsidRPr="0011244C">
                              <w:rPr>
                                <w:sz w:val="20"/>
                                <w:szCs w:val="20"/>
                              </w:rPr>
                              <w:t xml:space="preserve">As visualised in the photo above, </w:t>
                            </w:r>
                            <w:r w:rsidR="00CA65EC" w:rsidRPr="0011244C">
                              <w:rPr>
                                <w:sz w:val="20"/>
                                <w:szCs w:val="20"/>
                              </w:rPr>
                              <w:t xml:space="preserve">these </w:t>
                            </w:r>
                            <w:r w:rsidR="00F45A4D" w:rsidRPr="0011244C">
                              <w:rPr>
                                <w:sz w:val="20"/>
                                <w:szCs w:val="20"/>
                              </w:rPr>
                              <w:t xml:space="preserve">recessed </w:t>
                            </w:r>
                            <w:r w:rsidR="00CA65EC" w:rsidRPr="0011244C">
                              <w:rPr>
                                <w:sz w:val="20"/>
                                <w:szCs w:val="20"/>
                              </w:rPr>
                              <w:t>areas were</w:t>
                            </w:r>
                            <w:r w:rsidR="00F64E59" w:rsidRPr="0011244C">
                              <w:rPr>
                                <w:sz w:val="20"/>
                                <w:szCs w:val="20"/>
                              </w:rPr>
                              <w:t xml:space="preserve"> often</w:t>
                            </w:r>
                            <w:r w:rsidR="00CA65EC" w:rsidRPr="0011244C">
                              <w:rPr>
                                <w:sz w:val="20"/>
                                <w:szCs w:val="20"/>
                              </w:rPr>
                              <w:t xml:space="preserve"> located along the foreshore, where the effects of adverse factors such as wave erosion and goose herbivory were most pronounced.</w:t>
                            </w:r>
                          </w:p>
                          <w:p w14:paraId="30AE914E" w14:textId="77777777" w:rsidR="00704BAF" w:rsidRDefault="00704BAF">
                            <w:pPr>
                              <w:rPr>
                                <w:sz w:val="18"/>
                                <w:szCs w:val="18"/>
                              </w:rPr>
                            </w:pPr>
                          </w:p>
                          <w:p w14:paraId="21408C79" w14:textId="10783C33" w:rsidR="00B341A3" w:rsidRPr="0011244C" w:rsidRDefault="00B341A3" w:rsidP="00CA65EC">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11.6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" fillcolor="#fbe4d5 [661]" strokeweight="1pt">
                <v:stroke joinstyle="round"/>
                <v:textbox>
                  <w:txbxContent>
                    <w:p w14:paraId="2FB70918" w14:textId="27D02C30" w:rsidR="00C070E9" w:rsidRDefault="00C070E9">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C070E9" w:rsidRPr="0011244C" w:rsidRDefault="00B341A3">
                      <w:pPr>
                        <w:rPr>
                          <w:b/>
                          <w:bCs/>
                          <w:i/>
                          <w:iCs/>
                          <w:sz w:val="24"/>
                          <w:szCs w:val="24"/>
                        </w:rPr>
                      </w:pPr>
                      <w:r w:rsidRPr="0011244C">
                        <w:rPr>
                          <w:b/>
                          <w:bCs/>
                          <w:i/>
                          <w:iCs/>
                          <w:sz w:val="24"/>
                          <w:szCs w:val="24"/>
                        </w:rPr>
                        <w:t xml:space="preserve">Recession in </w:t>
                      </w:r>
                      <w:r w:rsidR="00704BAF" w:rsidRPr="0011244C">
                        <w:rPr>
                          <w:b/>
                          <w:bCs/>
                          <w:i/>
                          <w:iCs/>
                          <w:sz w:val="24"/>
                          <w:szCs w:val="24"/>
                        </w:rPr>
                        <w:t>C</w:t>
                      </w:r>
                      <w:r w:rsidRPr="0011244C">
                        <w:rPr>
                          <w:b/>
                          <w:bCs/>
                          <w:i/>
                          <w:iCs/>
                          <w:sz w:val="24"/>
                          <w:szCs w:val="24"/>
                        </w:rPr>
                        <w:t xml:space="preserve">reated </w:t>
                      </w:r>
                      <w:r w:rsidR="00704BAF" w:rsidRPr="0011244C">
                        <w:rPr>
                          <w:b/>
                          <w:bCs/>
                          <w:i/>
                          <w:iCs/>
                          <w:sz w:val="24"/>
                          <w:szCs w:val="24"/>
                        </w:rPr>
                        <w:t>M</w:t>
                      </w:r>
                      <w:r w:rsidRPr="0011244C">
                        <w:rPr>
                          <w:b/>
                          <w:bCs/>
                          <w:i/>
                          <w:iCs/>
                          <w:sz w:val="24"/>
                          <w:szCs w:val="24"/>
                        </w:rPr>
                        <w:t>arshes</w:t>
                      </w:r>
                    </w:p>
                    <w:p w14:paraId="0452EB32" w14:textId="3043664E" w:rsidR="00704BAF" w:rsidRPr="0011244C" w:rsidRDefault="00704BAF">
                      <w:pPr>
                        <w:rPr>
                          <w:sz w:val="20"/>
                          <w:szCs w:val="20"/>
                        </w:rPr>
                      </w:pPr>
                      <w:r w:rsidRPr="0011244C">
                        <w:rPr>
                          <w:sz w:val="20"/>
                          <w:szCs w:val="20"/>
                        </w:rPr>
                        <w:t xml:space="preserve">We defined marsh recession </w:t>
                      </w:r>
                      <w:r w:rsidR="00CA65EC" w:rsidRPr="0011244C">
                        <w:rPr>
                          <w:sz w:val="20"/>
                          <w:szCs w:val="20"/>
                        </w:rPr>
                        <w:t>as areas within</w:t>
                      </w:r>
                      <w:r w:rsidR="00F64E59" w:rsidRPr="0011244C">
                        <w:rPr>
                          <w:sz w:val="20"/>
                          <w:szCs w:val="20"/>
                        </w:rPr>
                        <w:t xml:space="preserve"> </w:t>
                      </w:r>
                      <w:r w:rsidR="00CA65EC" w:rsidRPr="0011244C">
                        <w:rPr>
                          <w:sz w:val="20"/>
                          <w:szCs w:val="20"/>
                        </w:rPr>
                        <w:t>tidal marsh</w:t>
                      </w:r>
                      <w:r w:rsidR="00F45A4D" w:rsidRPr="0011244C">
                        <w:rPr>
                          <w:sz w:val="20"/>
                          <w:szCs w:val="20"/>
                        </w:rPr>
                        <w:t xml:space="preserve"> </w:t>
                      </w:r>
                      <w:r w:rsidR="00F64E59" w:rsidRPr="0011244C">
                        <w:rPr>
                          <w:sz w:val="20"/>
                          <w:szCs w:val="20"/>
                        </w:rPr>
                        <w:t xml:space="preserve">creation </w:t>
                      </w:r>
                      <w:r w:rsidR="00F45A4D" w:rsidRPr="0011244C">
                        <w:rPr>
                          <w:sz w:val="20"/>
                          <w:szCs w:val="20"/>
                        </w:rPr>
                        <w:t>projects</w:t>
                      </w:r>
                      <w:r w:rsidR="008649E7" w:rsidRPr="0011244C">
                        <w:rPr>
                          <w:sz w:val="20"/>
                          <w:szCs w:val="20"/>
                        </w:rPr>
                        <w:t xml:space="preserve"> (red line above)</w:t>
                      </w:r>
                      <w:r w:rsidR="00F45A4D" w:rsidRPr="0011244C">
                        <w:rPr>
                          <w:sz w:val="20"/>
                          <w:szCs w:val="20"/>
                        </w:rPr>
                        <w:t xml:space="preserve"> that were intended to be vegetated</w:t>
                      </w:r>
                      <w:r w:rsidR="00F64E59" w:rsidRPr="0011244C">
                        <w:rPr>
                          <w:sz w:val="20"/>
                          <w:szCs w:val="20"/>
                        </w:rPr>
                        <w:t xml:space="preserve"> in their original </w:t>
                      </w:r>
                      <w:r w:rsidR="00AA7640" w:rsidRPr="00AA7640">
                        <w:rPr>
                          <w:sz w:val="20"/>
                          <w:szCs w:val="20"/>
                        </w:rPr>
                        <w:t>design but</w:t>
                      </w:r>
                      <w:r w:rsidR="00CA65EC" w:rsidRPr="0011244C">
                        <w:rPr>
                          <w:sz w:val="20"/>
                          <w:szCs w:val="20"/>
                        </w:rPr>
                        <w:t xml:space="preserve"> were primarily absent of vegetation</w:t>
                      </w:r>
                      <w:r w:rsidR="00F45A4D" w:rsidRPr="0011244C">
                        <w:rPr>
                          <w:sz w:val="20"/>
                          <w:szCs w:val="20"/>
                        </w:rPr>
                        <w:t xml:space="preserve"> during 2015 and 2021 surveys</w:t>
                      </w:r>
                      <w:r w:rsidR="00CA65EC" w:rsidRPr="0011244C">
                        <w:rPr>
                          <w:sz w:val="20"/>
                          <w:szCs w:val="20"/>
                        </w:rPr>
                        <w:t xml:space="preserve"> (</w:t>
                      </w:r>
                      <w:r w:rsidR="00D250E8" w:rsidRPr="0011244C">
                        <w:rPr>
                          <w:sz w:val="20"/>
                          <w:szCs w:val="20"/>
                        </w:rPr>
                        <w:t xml:space="preserve">area </w:t>
                      </w:r>
                      <w:r w:rsidR="00CA65EC" w:rsidRPr="0011244C">
                        <w:rPr>
                          <w:sz w:val="20"/>
                          <w:szCs w:val="20"/>
                        </w:rPr>
                        <w:t>between red and yellow lines above).</w:t>
                      </w:r>
                      <w:r w:rsidR="00F64E59" w:rsidRPr="0011244C">
                        <w:rPr>
                          <w:sz w:val="20"/>
                          <w:szCs w:val="20"/>
                        </w:rPr>
                        <w:t xml:space="preserve"> Engineered tidal channels and intertidal mudflats were not included in recession estimates. </w:t>
                      </w:r>
                      <w:r w:rsidR="00CA65EC" w:rsidRPr="0011244C">
                        <w:rPr>
                          <w:sz w:val="20"/>
                          <w:szCs w:val="20"/>
                        </w:rPr>
                        <w:t>To ensure the accuracy of</w:t>
                      </w:r>
                      <w:r w:rsidR="00F45A4D" w:rsidRPr="0011244C">
                        <w:rPr>
                          <w:sz w:val="20"/>
                          <w:szCs w:val="20"/>
                        </w:rPr>
                        <w:t xml:space="preserve"> these estimates</w:t>
                      </w:r>
                      <w:r w:rsidR="00CA65EC" w:rsidRPr="0011244C">
                        <w:rPr>
                          <w:sz w:val="20"/>
                          <w:szCs w:val="20"/>
                        </w:rPr>
                        <w:t xml:space="preserve">, we referred to </w:t>
                      </w:r>
                      <w:r w:rsidR="00F64E59" w:rsidRPr="0011244C">
                        <w:rPr>
                          <w:sz w:val="20"/>
                          <w:szCs w:val="20"/>
                        </w:rPr>
                        <w:t xml:space="preserve">a combination of available </w:t>
                      </w:r>
                      <w:r w:rsidR="00CA65EC" w:rsidRPr="0011244C">
                        <w:rPr>
                          <w:sz w:val="20"/>
                          <w:szCs w:val="20"/>
                        </w:rPr>
                        <w:t>historical imagery, site plans, monitoring reports, and photos</w:t>
                      </w:r>
                      <w:r w:rsidR="00F45A4D" w:rsidRPr="0011244C">
                        <w:rPr>
                          <w:sz w:val="20"/>
                          <w:szCs w:val="20"/>
                        </w:rPr>
                        <w:t xml:space="preserve"> to </w:t>
                      </w:r>
                      <w:r w:rsidR="00F64E59" w:rsidRPr="0011244C">
                        <w:rPr>
                          <w:sz w:val="20"/>
                          <w:szCs w:val="20"/>
                        </w:rPr>
                        <w:t>delineate</w:t>
                      </w:r>
                      <w:r w:rsidR="00F45A4D" w:rsidRPr="0011244C">
                        <w:rPr>
                          <w:sz w:val="20"/>
                          <w:szCs w:val="20"/>
                        </w:rPr>
                        <w:t xml:space="preserve"> planted areas</w:t>
                      </w:r>
                      <w:r w:rsidR="00CA65EC" w:rsidRPr="0011244C">
                        <w:rPr>
                          <w:sz w:val="20"/>
                          <w:szCs w:val="20"/>
                        </w:rPr>
                        <w:t xml:space="preserve">. </w:t>
                      </w:r>
                      <w:r w:rsidR="00F64E59" w:rsidRPr="0011244C">
                        <w:rPr>
                          <w:sz w:val="20"/>
                          <w:szCs w:val="20"/>
                        </w:rPr>
                        <w:t xml:space="preserve">As visualised in the photo above, </w:t>
                      </w:r>
                      <w:r w:rsidR="00CA65EC" w:rsidRPr="0011244C">
                        <w:rPr>
                          <w:sz w:val="20"/>
                          <w:szCs w:val="20"/>
                        </w:rPr>
                        <w:t xml:space="preserve">these </w:t>
                      </w:r>
                      <w:r w:rsidR="00F45A4D" w:rsidRPr="0011244C">
                        <w:rPr>
                          <w:sz w:val="20"/>
                          <w:szCs w:val="20"/>
                        </w:rPr>
                        <w:t xml:space="preserve">recessed </w:t>
                      </w:r>
                      <w:r w:rsidR="00CA65EC" w:rsidRPr="0011244C">
                        <w:rPr>
                          <w:sz w:val="20"/>
                          <w:szCs w:val="20"/>
                        </w:rPr>
                        <w:t>areas were</w:t>
                      </w:r>
                      <w:r w:rsidR="00F64E59" w:rsidRPr="0011244C">
                        <w:rPr>
                          <w:sz w:val="20"/>
                          <w:szCs w:val="20"/>
                        </w:rPr>
                        <w:t xml:space="preserve"> often</w:t>
                      </w:r>
                      <w:r w:rsidR="00CA65EC" w:rsidRPr="0011244C">
                        <w:rPr>
                          <w:sz w:val="20"/>
                          <w:szCs w:val="20"/>
                        </w:rPr>
                        <w:t xml:space="preserve"> located along the foreshore, where the effects of adverse factors such as wave erosion and goose herbivory were most pronounced.</w:t>
                      </w:r>
                    </w:p>
                    <w:p w14:paraId="30AE914E" w14:textId="77777777" w:rsidR="00704BAF" w:rsidRDefault="00704BAF">
                      <w:pPr>
                        <w:rPr>
                          <w:sz w:val="18"/>
                          <w:szCs w:val="18"/>
                        </w:rPr>
                      </w:pPr>
                    </w:p>
                    <w:p w14:paraId="21408C79" w14:textId="10783C33" w:rsidR="00B341A3" w:rsidRPr="0011244C" w:rsidRDefault="00B341A3" w:rsidP="00CA65EC">
                      <w:pPr>
                        <w:rPr>
                          <w:sz w:val="18"/>
                          <w:szCs w:val="18"/>
                        </w:rPr>
                      </w:pPr>
                    </w:p>
                  </w:txbxContent>
                </v:textbox>
                <w10:wrap type="square"/>
              </v:shape>
            </w:pict>
          </mc:Fallback>
        </mc:AlternateContent>
      </w:r>
      <w:r w:rsidR="6B6C3D00" w:rsidRPr="00E24608">
        <w:t>Geospatial</w:t>
      </w:r>
      <w:r w:rsidR="0062E7C3" w:rsidRPr="00E24608">
        <w:t xml:space="preserve"> Data</w:t>
      </w:r>
    </w:p>
    <w:p w14:paraId="186A5943" w14:textId="7D2ECE10" w:rsidR="00AA5631" w:rsidRDefault="5E5D78FA" w:rsidP="004C769A">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and so 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to be vegetated in their original design, but were primarily absent of vegetation during 2015 and 2021 surveys</w:t>
      </w:r>
      <w:r w:rsidR="73A6D402" w:rsidRPr="43C0CAC4">
        <w:t xml:space="preserve"> (</w:t>
      </w:r>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GeoBC,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6D04A0EC" w:rsidR="00704BAF" w:rsidRDefault="00704BAF" w:rsidP="004C769A"/>
    <w:p w14:paraId="752697A0" w14:textId="335C84A9" w:rsidR="380D8E43" w:rsidRPr="004C769A" w:rsidRDefault="380D8E43" w:rsidP="004C769A">
      <w:pPr>
        <w:pStyle w:val="Heading2"/>
      </w:pPr>
      <w:r w:rsidRPr="004C769A">
        <w:t>Statistical Analysis</w:t>
      </w:r>
    </w:p>
    <w:p w14:paraId="4A582B20" w14:textId="028CCA46" w:rsidR="72085109" w:rsidRPr="004C769A" w:rsidRDefault="5B7C73D5" w:rsidP="004C769A">
      <w:pPr>
        <w:pStyle w:val="Heading3"/>
      </w:pPr>
      <w:r w:rsidRPr="004C769A">
        <w:t>Marsh Recession</w:t>
      </w:r>
    </w:p>
    <w:p w14:paraId="28BC6C5C" w14:textId="43F55346"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lm,</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3CFED484" w:rsidR="559EFC6C" w:rsidRDefault="00F72422" w:rsidP="004C769A">
      <w:r>
        <w:rPr>
          <w:noProof/>
        </w:rPr>
        <mc:AlternateContent>
          <mc:Choice Requires="wps">
            <w:drawing>
              <wp:anchor distT="0" distB="0" distL="114300" distR="114300" simplePos="0" relativeHeight="251658282" behindDoc="0" locked="0" layoutInCell="1" allowOverlap="1" wp14:anchorId="1A6ACF1D" wp14:editId="5E2E33A0">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F71434"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B29ghXiAAAADw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0C167C">
        <w:rPr>
          <w:noProof/>
        </w:rPr>
        <mc:AlternateContent>
          <mc:Choice Requires="wps">
            <w:drawing>
              <wp:anchor distT="45720" distB="45720" distL="114300" distR="114300" simplePos="0" relativeHeight="251658278" behindDoc="0" locked="0" layoutInCell="1" allowOverlap="1" wp14:anchorId="29386DE5" wp14:editId="0AADCF33">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6">
                            <a:lumMod val="20000"/>
                            <a:lumOff val="80000"/>
                          </a:schemeClr>
                        </a:solidFill>
                        <a:ln w="9525">
                          <a:solidFill>
                            <a:srgbClr val="000000"/>
                          </a:solidFill>
                          <a:miter lim="800000"/>
                          <a:headEnd/>
                          <a:tailEnd/>
                        </a:ln>
                      </wps:spPr>
                      <wps:txbx>
                        <w:txbxContent>
                          <w:p w14:paraId="007AC5F2" w14:textId="77777777" w:rsidR="00481A99" w:rsidRDefault="00481A99"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FF69476" w:rsidR="00481A99" w:rsidRPr="0011244C" w:rsidRDefault="00481A99" w:rsidP="00481A99">
                            <w:pPr>
                              <w:rPr>
                                <w:b/>
                                <w:bCs/>
                                <w:i/>
                                <w:iCs/>
                                <w:sz w:val="24"/>
                                <w:szCs w:val="24"/>
                              </w:rPr>
                            </w:pPr>
                            <w:r w:rsidRPr="0011244C">
                              <w:rPr>
                                <w:b/>
                                <w:bCs/>
                                <w:i/>
                                <w:iCs/>
                                <w:sz w:val="24"/>
                                <w:szCs w:val="24"/>
                              </w:rPr>
                              <w:t>Inland Designs</w:t>
                            </w:r>
                          </w:p>
                          <w:p w14:paraId="3EBB9DA2" w14:textId="35A113DD" w:rsidR="00481A99" w:rsidRPr="0011244C" w:rsidRDefault="001B1D94" w:rsidP="00284AC3">
                            <w:pPr>
                              <w:rPr>
                                <w:sz w:val="20"/>
                                <w:szCs w:val="20"/>
                              </w:rPr>
                            </w:pPr>
                            <w:r>
                              <w:rPr>
                                <w:sz w:val="20"/>
                                <w:szCs w:val="20"/>
                              </w:rPr>
                              <w:t xml:space="preserve">Sixteen of the </w:t>
                            </w:r>
                            <w:r w:rsidR="00653A87">
                              <w:rPr>
                                <w:sz w:val="20"/>
                                <w:szCs w:val="20"/>
                              </w:rPr>
                              <w:t>79 compensation sites included in this study</w:t>
                            </w:r>
                            <w:r>
                              <w:rPr>
                                <w:sz w:val="20"/>
                                <w:szCs w:val="20"/>
                              </w:rPr>
                              <w:t xml:space="preserve"> were classified</w:t>
                            </w:r>
                            <w:r w:rsidR="00653A87">
                              <w:rPr>
                                <w:sz w:val="20"/>
                                <w:szCs w:val="20"/>
                              </w:rPr>
                              <w:t xml:space="preserve"> as “inland” designs.</w:t>
                            </w:r>
                            <w:r w:rsidR="00197481">
                              <w:rPr>
                                <w:sz w:val="20"/>
                                <w:szCs w:val="20"/>
                              </w:rPr>
                              <w:t xml:space="preserve"> These </w:t>
                            </w:r>
                            <w:r w:rsidR="008E0FC6">
                              <w:rPr>
                                <w:sz w:val="20"/>
                                <w:szCs w:val="20"/>
                              </w:rPr>
                              <w:t xml:space="preserve">projects </w:t>
                            </w:r>
                            <w:r w:rsidR="00197481">
                              <w:rPr>
                                <w:sz w:val="20"/>
                                <w:szCs w:val="20"/>
                              </w:rPr>
                              <w:t xml:space="preserve">are typically excavated </w:t>
                            </w:r>
                            <w:r w:rsidR="00284AC3">
                              <w:rPr>
                                <w:sz w:val="20"/>
                                <w:szCs w:val="20"/>
                              </w:rPr>
                              <w:t>behind dikes</w:t>
                            </w:r>
                            <w:r w:rsidR="008E0FC6">
                              <w:rPr>
                                <w:sz w:val="20"/>
                                <w:szCs w:val="20"/>
                              </w:rPr>
                              <w:t xml:space="preserve"> and</w:t>
                            </w:r>
                            <w:r w:rsidR="00197481">
                              <w:rPr>
                                <w:sz w:val="20"/>
                                <w:szCs w:val="20"/>
                              </w:rPr>
                              <w:t xml:space="preserve"> are</w:t>
                            </w:r>
                            <w:r w:rsidR="00284AC3">
                              <w:rPr>
                                <w:sz w:val="20"/>
                                <w:szCs w:val="20"/>
                              </w:rPr>
                              <w:t xml:space="preserve"> connected to the river via engineered drainage channels</w:t>
                            </w:r>
                            <w:r w:rsidR="00E631E2">
                              <w:rPr>
                                <w:sz w:val="20"/>
                                <w:szCs w:val="20"/>
                              </w:rPr>
                              <w:t>, such as the site pictured above (FREMP# 03-004, CPR# 9303-0041)</w:t>
                            </w:r>
                            <w:r w:rsidR="00284AC3">
                              <w:rPr>
                                <w:sz w:val="20"/>
                                <w:szCs w:val="20"/>
                              </w:rPr>
                              <w:t xml:space="preserve">. </w:t>
                            </w:r>
                            <w:r w:rsidR="00E631E2">
                              <w:rPr>
                                <w:sz w:val="20"/>
                                <w:szCs w:val="20"/>
                              </w:rPr>
                              <w:t xml:space="preserve">Inland sites vary </w:t>
                            </w:r>
                            <w:r w:rsidR="00197481">
                              <w:rPr>
                                <w:sz w:val="20"/>
                                <w:szCs w:val="20"/>
                              </w:rPr>
                              <w:t xml:space="preserve">in size and shape from narrow </w:t>
                            </w:r>
                            <w:r w:rsidR="00284AC3">
                              <w:rPr>
                                <w:sz w:val="20"/>
                                <w:szCs w:val="20"/>
                              </w:rPr>
                              <w:t xml:space="preserve">channels and </w:t>
                            </w:r>
                            <w:r w:rsidR="00197481">
                              <w:rPr>
                                <w:sz w:val="20"/>
                                <w:szCs w:val="20"/>
                              </w:rPr>
                              <w:t>sloughs</w:t>
                            </w:r>
                            <w:r w:rsidR="00284AC3">
                              <w:rPr>
                                <w:sz w:val="20"/>
                                <w:szCs w:val="20"/>
                              </w:rPr>
                              <w:t>,</w:t>
                            </w:r>
                            <w:r w:rsidR="00197481">
                              <w:rPr>
                                <w:sz w:val="20"/>
                                <w:szCs w:val="20"/>
                              </w:rPr>
                              <w:t xml:space="preserve"> to large lagoons</w:t>
                            </w:r>
                            <w:r w:rsidR="00481A99" w:rsidRPr="00F03C49">
                              <w:rPr>
                                <w:sz w:val="20"/>
                                <w:szCs w:val="20"/>
                              </w:rPr>
                              <w:t>.</w:t>
                            </w:r>
                            <w:r w:rsidR="008E0FC6">
                              <w:rPr>
                                <w:sz w:val="20"/>
                                <w:szCs w:val="20"/>
                              </w:rPr>
                              <w:t xml:space="preserve"> By design, inland sites have very little exposure </w:t>
                            </w:r>
                            <w:r w:rsidR="00BE6794">
                              <w:rPr>
                                <w:sz w:val="20"/>
                                <w:szCs w:val="20"/>
                              </w:rPr>
                              <w:t xml:space="preserve">to external </w:t>
                            </w:r>
                            <w:r w:rsidR="008E0FC6">
                              <w:rPr>
                                <w:sz w:val="20"/>
                                <w:szCs w:val="20"/>
                              </w:rPr>
                              <w:t xml:space="preserve">stressors such as erosion and herbivory, but may </w:t>
                            </w:r>
                            <w:r w:rsidR="00BE6794">
                              <w:rPr>
                                <w:sz w:val="20"/>
                                <w:szCs w:val="20"/>
                              </w:rPr>
                              <w:t>suffer from other factors such as sha</w:t>
                            </w:r>
                            <w:r w:rsidR="008E0FC6">
                              <w:rPr>
                                <w:sz w:val="20"/>
                                <w:szCs w:val="20"/>
                              </w:rPr>
                              <w:t>ding, ponding resulting from poor drainage, and invasive species.</w:t>
                            </w:r>
                            <w:r w:rsidR="006C710D">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386DE5" id="_x0000_t202" coordsize="21600,21600" o:spt="202" path="m,l,21600r21600,l21600,xe">
                <v:stroke joinstyle="miter"/>
                <v:path gradientshapeok="t" o:connecttype="rect"/>
              </v:shapetype>
              <v:shape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" fillcolor="#e2efd9 [665]">
                <v:textbox>
                  <w:txbxContent>
                    <w:p w14:paraId="007AC5F2" w14:textId="77777777" w:rsidR="00481A99" w:rsidRDefault="00481A99"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FF69476" w:rsidR="00481A99" w:rsidRPr="0011244C" w:rsidRDefault="00481A99" w:rsidP="00481A99">
                      <w:pPr>
                        <w:rPr>
                          <w:b/>
                          <w:bCs/>
                          <w:i/>
                          <w:iCs/>
                          <w:sz w:val="24"/>
                          <w:szCs w:val="24"/>
                        </w:rPr>
                      </w:pPr>
                      <w:r w:rsidRPr="0011244C">
                        <w:rPr>
                          <w:b/>
                          <w:bCs/>
                          <w:i/>
                          <w:iCs/>
                          <w:sz w:val="24"/>
                          <w:szCs w:val="24"/>
                        </w:rPr>
                        <w:t>Inland Designs</w:t>
                      </w:r>
                    </w:p>
                    <w:p w14:paraId="3EBB9DA2" w14:textId="35A113DD" w:rsidR="00481A99" w:rsidRPr="0011244C" w:rsidRDefault="001B1D94" w:rsidP="00284AC3">
                      <w:pPr>
                        <w:rPr>
                          <w:sz w:val="20"/>
                          <w:szCs w:val="20"/>
                        </w:rPr>
                      </w:pPr>
                      <w:r>
                        <w:rPr>
                          <w:sz w:val="20"/>
                          <w:szCs w:val="20"/>
                        </w:rPr>
                        <w:t xml:space="preserve">Sixteen of the </w:t>
                      </w:r>
                      <w:r w:rsidR="00653A87">
                        <w:rPr>
                          <w:sz w:val="20"/>
                          <w:szCs w:val="20"/>
                        </w:rPr>
                        <w:t>79 compensation sites included in this study</w:t>
                      </w:r>
                      <w:r>
                        <w:rPr>
                          <w:sz w:val="20"/>
                          <w:szCs w:val="20"/>
                        </w:rPr>
                        <w:t xml:space="preserve"> were classified</w:t>
                      </w:r>
                      <w:r w:rsidR="00653A87">
                        <w:rPr>
                          <w:sz w:val="20"/>
                          <w:szCs w:val="20"/>
                        </w:rPr>
                        <w:t xml:space="preserve"> as “inland” designs.</w:t>
                      </w:r>
                      <w:r w:rsidR="00197481">
                        <w:rPr>
                          <w:sz w:val="20"/>
                          <w:szCs w:val="20"/>
                        </w:rPr>
                        <w:t xml:space="preserve"> These </w:t>
                      </w:r>
                      <w:r w:rsidR="008E0FC6">
                        <w:rPr>
                          <w:sz w:val="20"/>
                          <w:szCs w:val="20"/>
                        </w:rPr>
                        <w:t xml:space="preserve">projects </w:t>
                      </w:r>
                      <w:r w:rsidR="00197481">
                        <w:rPr>
                          <w:sz w:val="20"/>
                          <w:szCs w:val="20"/>
                        </w:rPr>
                        <w:t xml:space="preserve">are typically excavated </w:t>
                      </w:r>
                      <w:r w:rsidR="00284AC3">
                        <w:rPr>
                          <w:sz w:val="20"/>
                          <w:szCs w:val="20"/>
                        </w:rPr>
                        <w:t>behind dikes</w:t>
                      </w:r>
                      <w:r w:rsidR="008E0FC6">
                        <w:rPr>
                          <w:sz w:val="20"/>
                          <w:szCs w:val="20"/>
                        </w:rPr>
                        <w:t xml:space="preserve"> and</w:t>
                      </w:r>
                      <w:r w:rsidR="00197481">
                        <w:rPr>
                          <w:sz w:val="20"/>
                          <w:szCs w:val="20"/>
                        </w:rPr>
                        <w:t xml:space="preserve"> are</w:t>
                      </w:r>
                      <w:r w:rsidR="00284AC3">
                        <w:rPr>
                          <w:sz w:val="20"/>
                          <w:szCs w:val="20"/>
                        </w:rPr>
                        <w:t xml:space="preserve"> connected to the river via engineered drainage channels</w:t>
                      </w:r>
                      <w:r w:rsidR="00E631E2">
                        <w:rPr>
                          <w:sz w:val="20"/>
                          <w:szCs w:val="20"/>
                        </w:rPr>
                        <w:t>, such as the site pictured above (FREMP# 03-004, CPR# 9303-0041)</w:t>
                      </w:r>
                      <w:r w:rsidR="00284AC3">
                        <w:rPr>
                          <w:sz w:val="20"/>
                          <w:szCs w:val="20"/>
                        </w:rPr>
                        <w:t xml:space="preserve">. </w:t>
                      </w:r>
                      <w:r w:rsidR="00E631E2">
                        <w:rPr>
                          <w:sz w:val="20"/>
                          <w:szCs w:val="20"/>
                        </w:rPr>
                        <w:t xml:space="preserve">Inland sites vary </w:t>
                      </w:r>
                      <w:r w:rsidR="00197481">
                        <w:rPr>
                          <w:sz w:val="20"/>
                          <w:szCs w:val="20"/>
                        </w:rPr>
                        <w:t xml:space="preserve">in size and shape from narrow </w:t>
                      </w:r>
                      <w:r w:rsidR="00284AC3">
                        <w:rPr>
                          <w:sz w:val="20"/>
                          <w:szCs w:val="20"/>
                        </w:rPr>
                        <w:t xml:space="preserve">channels and </w:t>
                      </w:r>
                      <w:r w:rsidR="00197481">
                        <w:rPr>
                          <w:sz w:val="20"/>
                          <w:szCs w:val="20"/>
                        </w:rPr>
                        <w:t>sloughs</w:t>
                      </w:r>
                      <w:r w:rsidR="00284AC3">
                        <w:rPr>
                          <w:sz w:val="20"/>
                          <w:szCs w:val="20"/>
                        </w:rPr>
                        <w:t>,</w:t>
                      </w:r>
                      <w:r w:rsidR="00197481">
                        <w:rPr>
                          <w:sz w:val="20"/>
                          <w:szCs w:val="20"/>
                        </w:rPr>
                        <w:t xml:space="preserve"> to large lagoons</w:t>
                      </w:r>
                      <w:r w:rsidR="00481A99" w:rsidRPr="00F03C49">
                        <w:rPr>
                          <w:sz w:val="20"/>
                          <w:szCs w:val="20"/>
                        </w:rPr>
                        <w:t>.</w:t>
                      </w:r>
                      <w:r w:rsidR="008E0FC6">
                        <w:rPr>
                          <w:sz w:val="20"/>
                          <w:szCs w:val="20"/>
                        </w:rPr>
                        <w:t xml:space="preserve"> By design, inland sites have very little exposure </w:t>
                      </w:r>
                      <w:r w:rsidR="00BE6794">
                        <w:rPr>
                          <w:sz w:val="20"/>
                          <w:szCs w:val="20"/>
                        </w:rPr>
                        <w:t xml:space="preserve">to external </w:t>
                      </w:r>
                      <w:r w:rsidR="008E0FC6">
                        <w:rPr>
                          <w:sz w:val="20"/>
                          <w:szCs w:val="20"/>
                        </w:rPr>
                        <w:t xml:space="preserve">stressors such as erosion and herbivory, but may </w:t>
                      </w:r>
                      <w:r w:rsidR="00BE6794">
                        <w:rPr>
                          <w:sz w:val="20"/>
                          <w:szCs w:val="20"/>
                        </w:rPr>
                        <w:t>suffer from other factors such as sha</w:t>
                      </w:r>
                      <w:r w:rsidR="008E0FC6">
                        <w:rPr>
                          <w:sz w:val="20"/>
                          <w:szCs w:val="20"/>
                        </w:rPr>
                        <w:t>ding, ponding resulting from poor drainage, and invasive species.</w:t>
                      </w:r>
                      <w:r w:rsidR="006C710D">
                        <w:rPr>
                          <w:sz w:val="20"/>
                          <w:szCs w:val="20"/>
                        </w:rPr>
                        <w:t xml:space="preserve"> </w:t>
                      </w:r>
                    </w:p>
                  </w:txbxContent>
                </v:textbox>
                <w10:wrap type="square" anchorx="margin"/>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1B1D94" w:rsidRPr="001B1D94" w:rsidRDefault="001B1D94"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" filled="f" stroked="f" strokeweight=".5pt">
                <v:textbox>
                  <w:txbxContent>
                    <w:p w14:paraId="74301F79" w14:textId="6343A445" w:rsidR="001B1D94" w:rsidRPr="001B1D94" w:rsidRDefault="001B1D94"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172B97EF">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&#13;&#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1B1D94" w:rsidRPr="001B1D94" w:rsidRDefault="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" filled="f" stroked="f" strokeweight=".5pt">
                <v:textbox>
                  <w:txbxContent>
                    <w:p w14:paraId="3E4440C8" w14:textId="0B940396" w:rsidR="001B1D94" w:rsidRPr="001B1D94" w:rsidRDefault="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lmer’,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lmer,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CEA59CE" w:rsidR="2BC3E884" w:rsidRDefault="2BC3E884" w:rsidP="004C769A">
      <w:r w:rsidRPr="3A5D7FCA">
        <w:t>We used linear mixed-effects models to investigate factors that influence native and non-native species richness</w:t>
      </w:r>
      <w:r w:rsidR="23E95990" w:rsidRPr="3A5D7FCA">
        <w:t xml:space="preserve"> across the estuary</w:t>
      </w:r>
      <w:r w:rsidRPr="3A5D7FCA">
        <w:t xml:space="preserve"> (‘lmer’,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using variance inflation factors (VIF; vif,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 xml:space="preserve">using the “MuMIn” </w:t>
      </w:r>
      <w:r w:rsidR="00F077C2" w:rsidRPr="3A5D7FCA">
        <w:t>package</w:t>
      </w:r>
      <w:r w:rsidR="2F2B5D33" w:rsidRPr="3A5D7FCA">
        <w:t xml:space="preserve"> in R</w:t>
      </w:r>
      <w:r w:rsidR="37B42128" w:rsidRPr="3A5D7FCA">
        <w:t xml:space="preserve"> </w:t>
      </w:r>
      <w:r w:rsidR="3166B877" w:rsidRPr="3A5D7FCA">
        <w:t>(</w:t>
      </w:r>
      <w:r w:rsidR="37B42128" w:rsidRPr="3A5D7FCA">
        <w:t>r.squaredGLMM</w:t>
      </w:r>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lastRenderedPageBreak/>
        <w:t>Results</w:t>
      </w:r>
    </w:p>
    <w:p w14:paraId="3EE7855E" w14:textId="191F5503" w:rsidR="2F809E8E" w:rsidRPr="004C769A" w:rsidRDefault="50068FF4" w:rsidP="0011244C">
      <w:pPr>
        <w:pStyle w:val="Heading2"/>
        <w:keepNext w:val="0"/>
        <w:ind w:left="578" w:hanging="578"/>
      </w:pPr>
      <w:r w:rsidRPr="004C769A">
        <w:t>Marsh Recession</w:t>
      </w:r>
    </w:p>
    <w:p w14:paraId="195B1A46" w14:textId="484E2733" w:rsidR="40FBF216" w:rsidRDefault="00DC0CE2" w:rsidP="004102E8">
      <w:r>
        <w:rPr>
          <w:noProof/>
          <w:lang w:val="en-US"/>
        </w:rPr>
        <w:drawing>
          <wp:anchor distT="0" distB="0" distL="114300" distR="114300" simplePos="0" relativeHeight="251658277" behindDoc="0" locked="0" layoutInCell="1" allowOverlap="1" wp14:anchorId="5D7053C7" wp14:editId="63EFEFCD">
            <wp:simplePos x="0" y="0"/>
            <wp:positionH relativeFrom="column">
              <wp:posOffset>-25400</wp:posOffset>
            </wp:positionH>
            <wp:positionV relativeFrom="paragraph">
              <wp:posOffset>1151456</wp:posOffset>
            </wp:positionV>
            <wp:extent cx="5723255" cy="6438900"/>
            <wp:effectExtent l="0" t="0" r="4445"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9">
                      <a:extLst>
                        <a:ext uri="{28A0092B-C50C-407E-A947-70E740481C1C}">
                          <a14:useLocalDpi xmlns:a14="http://schemas.microsoft.com/office/drawing/2010/main" val="0"/>
                        </a:ext>
                      </a:extLst>
                    </a:blip>
                    <a:stretch>
                      <a:fillRect/>
                    </a:stretch>
                  </pic:blipFill>
                  <pic:spPr>
                    <a:xfrm>
                      <a:off x="0" y="0"/>
                      <a:ext cx="5723255" cy="6438900"/>
                    </a:xfrm>
                    <a:prstGeom prst="rect">
                      <a:avLst/>
                    </a:prstGeom>
                  </pic:spPr>
                </pic:pic>
              </a:graphicData>
            </a:graphic>
            <wp14:sizeRelH relativeFrom="page">
              <wp14:pctWidth>0</wp14:pctWidth>
            </wp14:sizeRelH>
            <wp14:sizeRelV relativeFrom="page">
              <wp14:pctHeight>0</wp14:pctHeight>
            </wp14:sizeRelV>
          </wp:anchor>
        </w:drawing>
      </w:r>
      <w:r w:rsidR="18185D56"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1</w:t>
      </w:r>
      <w:r w:rsidR="004102E8">
        <w:t>3</w:t>
      </w:r>
      <w:r w:rsidR="558EB86E" w:rsidRPr="3A5D7FCA">
        <w:t>.</w:t>
      </w:r>
      <w:r w:rsidR="004102E8">
        <w:t>3</w:t>
      </w:r>
      <w:r w:rsidR="003E05A0">
        <w:t>%</w:t>
      </w:r>
      <w:r w:rsidR="008F4CA9">
        <w:t xml:space="preserve"> </w:t>
      </w:r>
      <w:r w:rsidR="00F60A7B">
        <w:t xml:space="preserve">(SD </w:t>
      </w:r>
      <w:r w:rsidR="008F4CA9">
        <w:t>= 2</w:t>
      </w:r>
      <w:r w:rsidR="005E6301">
        <w:t>2</w:t>
      </w:r>
      <w:r w:rsidR="008F4CA9">
        <w:t>.</w:t>
      </w:r>
      <w:r w:rsidR="005E6301">
        <w:t>5</w:t>
      </w:r>
      <w:r w:rsidR="008F4CA9">
        <w:t>%)</w:t>
      </w:r>
      <w:r w:rsidR="124BDB74" w:rsidRPr="3A5D7FCA">
        <w:t xml:space="preserve">. </w:t>
      </w:r>
      <w:r w:rsidR="53057E40" w:rsidRPr="3A5D7FCA">
        <w:t>T</w:t>
      </w:r>
      <w:r w:rsidR="5E47D572" w:rsidRPr="3A5D7FCA">
        <w:t xml:space="preserve">his equates to approximately </w:t>
      </w:r>
      <w:r w:rsidR="005E6301">
        <w:t>22</w:t>
      </w:r>
      <w:r w:rsidR="5E47D572" w:rsidRPr="3A5D7FCA">
        <w:t>,</w:t>
      </w:r>
      <w:r w:rsidR="005E6301">
        <w:t>946</w:t>
      </w:r>
      <w:r w:rsidR="003F3051">
        <w:t xml:space="preserve"> m</w:t>
      </w:r>
      <w:r w:rsidR="003F3051" w:rsidRPr="00F13652">
        <w:rPr>
          <w:vertAlign w:val="superscript"/>
        </w:rPr>
        <w:t>2</w:t>
      </w:r>
      <w:r w:rsidR="5E47D572" w:rsidRPr="3A5D7FCA">
        <w:t xml:space="preserve"> </w:t>
      </w:r>
      <w:r w:rsidR="00235C84">
        <w:t xml:space="preserve">or 9.9% </w:t>
      </w:r>
      <w:r w:rsidR="5E47D572" w:rsidRPr="3A5D7FCA">
        <w:t xml:space="preserve">of </w:t>
      </w:r>
      <w:r w:rsidR="004102E8">
        <w:t>the</w:t>
      </w:r>
      <w:r w:rsidR="003F3051">
        <w:t xml:space="preserve"> </w:t>
      </w:r>
      <w:r w:rsidR="004102E8">
        <w:t>231,092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r w:rsidR="62EEBDAE" w:rsidRPr="3A5D7FCA">
        <w:t>Three s</w:t>
      </w:r>
      <w:r w:rsidR="124BDB74" w:rsidRPr="3A5D7FCA">
        <w:t>ites</w:t>
      </w:r>
      <w:r w:rsidR="01ECA041" w:rsidRPr="3A5D7FCA">
        <w:t xml:space="preserve"> (</w:t>
      </w:r>
      <w:r w:rsidR="0037023F">
        <w:t>4</w:t>
      </w:r>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005E6301">
        <w:t>4</w:t>
      </w:r>
      <w:r w:rsidR="0037023F">
        <w:t>2</w:t>
      </w:r>
      <w:r w:rsidR="4B3AA2C0" w:rsidRPr="3A5D7FCA">
        <w:t xml:space="preserve"> </w:t>
      </w:r>
      <w:r w:rsidR="36CFABB8" w:rsidRPr="3A5D7FCA">
        <w:t>(</w:t>
      </w:r>
      <w:r w:rsidR="005E6301">
        <w:t>5</w:t>
      </w:r>
      <w:r w:rsidR="0037023F">
        <w:t>3</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0037023F">
        <w:t>39</w:t>
      </w:r>
      <w:r w:rsidR="295699F1" w:rsidRPr="3A5D7FCA">
        <w:t xml:space="preserve"> years), size </w:t>
      </w:r>
      <w:r w:rsidR="46848FB5" w:rsidRPr="3A5D7FCA">
        <w:t>(20</w:t>
      </w:r>
      <w:r w:rsidR="40951341" w:rsidRPr="3A5D7FCA">
        <w:t xml:space="preserve"> </w:t>
      </w:r>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00B0151E">
        <w:t>–</w:t>
      </w:r>
      <w:r w:rsidR="6CEF6892" w:rsidRPr="3A5D7FCA">
        <w:t>36.4%</w:t>
      </w:r>
      <w:r w:rsidR="00B0151E">
        <w:t>; Fig. 2)</w:t>
      </w:r>
      <w:r w:rsidR="6CEF6892" w:rsidRPr="3A5D7FCA">
        <w:t>.</w:t>
      </w:r>
    </w:p>
    <w:p w14:paraId="2A8CCEB8" w14:textId="4334769F" w:rsidR="40FBF216" w:rsidRDefault="00397775" w:rsidP="0011244C">
      <w:pPr>
        <w:pStyle w:val="Caption"/>
        <w:jc w:val="both"/>
      </w:pPr>
      <w:r>
        <w:t xml:space="preserve">Figure </w:t>
      </w:r>
      <w:r>
        <w:fldChar w:fldCharType="begin"/>
      </w:r>
      <w:r>
        <w:instrText>SEQ Figure \* ARABIC</w:instrText>
      </w:r>
      <w:r>
        <w:fldChar w:fldCharType="separate"/>
      </w:r>
      <w:r w:rsidR="006567E1">
        <w:rPr>
          <w:noProof/>
        </w:rPr>
        <w:t>2</w:t>
      </w:r>
      <w: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edian values are shown by the middle horizontal line of each box plot, separating the upper box (2</w:t>
      </w:r>
      <w:r w:rsidRPr="0011244C">
        <w:rPr>
          <w:vertAlign w:val="superscript"/>
        </w:rPr>
        <w:t>nd</w:t>
      </w:r>
      <w:r w:rsidRPr="559EFC6C">
        <w:t xml:space="preserve"> quartile) and lower box (3</w:t>
      </w:r>
      <w:r w:rsidRPr="0011244C">
        <w:rPr>
          <w:vertAlign w:val="superscript"/>
        </w:rPr>
        <w:t>rd</w:t>
      </w:r>
      <w:r w:rsidRPr="559EFC6C">
        <w:t xml:space="preserve"> quartile) Mean elevation and % edge habitat were entered as interacting terms, which we have visualized by showing the interactions relative to low (&lt; [mean </w:t>
      </w:r>
      <w:r w:rsidR="00EC57B7">
        <w:t>–</w:t>
      </w:r>
      <w:r w:rsidRPr="559EFC6C">
        <w:t xml:space="preserve"> </w:t>
      </w:r>
      <w:r>
        <w:t>σ])</w:t>
      </w:r>
      <w:r w:rsidRPr="559EFC6C">
        <w:t xml:space="preserve">, average (mean), and high (&gt; [mean + </w:t>
      </w:r>
      <w:r>
        <w:t>σ]</w:t>
      </w:r>
      <w:r w:rsidRPr="559EFC6C">
        <w:t>) maximum elevation values (centre bottom).</w:t>
      </w:r>
    </w:p>
    <w:p w14:paraId="3227CA74" w14:textId="6A8B04C4" w:rsidR="161A033F" w:rsidRDefault="00F077C2" w:rsidP="004C769A">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w:t>
      </w:r>
      <w:r w:rsidR="00351DCE">
        <w:t>7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w:t>
      </w:r>
      <w:r w:rsidR="00351DCE">
        <w:t>202</w:t>
      </w:r>
      <w:r w:rsidRPr="43C0CAC4">
        <w:t xml:space="preserve">, </w:t>
      </w:r>
      <w:r w:rsidRPr="43C0CAC4">
        <w:rPr>
          <w:i/>
          <w:iCs/>
        </w:rPr>
        <w:t>p</w:t>
      </w:r>
      <w:r w:rsidRPr="43C0CAC4">
        <w:t xml:space="preserve"> = .00</w:t>
      </w:r>
      <w:r w:rsidR="00351DCE">
        <w:t>5</w:t>
      </w:r>
      <w:r>
        <w:t>; Fig. 3</w:t>
      </w:r>
      <w:r w:rsidRPr="43C0CAC4">
        <w:t>)</w:t>
      </w:r>
      <w:r>
        <w:t xml:space="preserve">. </w:t>
      </w:r>
      <w:r w:rsidR="1B68DC42" w:rsidRPr="43C0CAC4">
        <w:t xml:space="preserve">Conversely, </w:t>
      </w:r>
      <w:r>
        <w:t>percent</w:t>
      </w:r>
      <w:r w:rsidR="636DA763" w:rsidRPr="43C0CAC4">
        <w:t xml:space="preserve"> recessed marsh was on average 18.</w:t>
      </w:r>
      <w:r w:rsidR="008752D7">
        <w:t>8</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w:t>
      </w:r>
      <w:r w:rsidR="00351DCE" w:rsidRPr="00351DCE">
        <w:rPr>
          <w:i/>
          <w:iCs/>
        </w:rPr>
        <w:t>p</w:t>
      </w:r>
      <w:r w:rsidR="00351DCE">
        <w:t xml:space="preserve"> = .002; </w:t>
      </w:r>
      <w:r w:rsidR="12783A8A" w:rsidRPr="00351DCE">
        <w:t>Fig</w:t>
      </w:r>
      <w:r>
        <w:t>. 2</w:t>
      </w:r>
      <w:r w:rsidR="12783A8A" w:rsidRPr="00397775">
        <w:t>)</w:t>
      </w:r>
      <w:r w:rsidR="7C5FA4DA" w:rsidRPr="00397775">
        <w:t>.</w:t>
      </w:r>
    </w:p>
    <w:p w14:paraId="69C78E01" w14:textId="6BE4BB25" w:rsidR="00AA5631" w:rsidRDefault="00AA5631" w:rsidP="004C769A"/>
    <w:p w14:paraId="210360F2" w14:textId="501B76E1" w:rsidR="00397775" w:rsidRDefault="1E25E1FE" w:rsidP="004C769A">
      <w:pPr>
        <w:keepNext/>
      </w:pPr>
      <w:r>
        <w:rPr>
          <w:noProof/>
          <w:lang w:val="en-US"/>
        </w:rPr>
        <w:drawing>
          <wp:inline distT="0" distB="0" distL="0" distR="0" wp14:anchorId="12F41CBB" wp14:editId="7CC9CBD3">
            <wp:extent cx="2854248" cy="3381383"/>
            <wp:effectExtent l="0" t="0" r="381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0">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1">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5EA7D30B"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584840" w14:textId="77777777" w:rsidR="00DC0CE2" w:rsidRPr="00DC0CE2" w:rsidRDefault="00DC0CE2" w:rsidP="000915E4"/>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as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2">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23D77708"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03</w:t>
      </w:r>
      <w:r w:rsidR="00D7012B">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r w:rsidR="00B32D2B">
        <w:t>7</w:t>
      </w:r>
      <w:r w:rsidR="00555CFD">
        <w:t>1</w:t>
      </w:r>
      <w:r w:rsidR="35C621B1" w:rsidRPr="3A5D7FCA">
        <w:t xml:space="preserve">, conditional </w:t>
      </w:r>
      <w:r w:rsidR="35C621B1" w:rsidRPr="3A5D7FCA">
        <w:rPr>
          <w:i/>
          <w:iCs/>
        </w:rPr>
        <w:t>R</w:t>
      </w:r>
      <w:r w:rsidR="35C621B1" w:rsidRPr="3A5D7FCA">
        <w:rPr>
          <w:vertAlign w:val="superscript"/>
        </w:rPr>
        <w:t>2</w:t>
      </w:r>
      <w:r w:rsidR="35C621B1" w:rsidRPr="3A5D7FCA">
        <w:t>= 0.4</w:t>
      </w:r>
      <w:r w:rsidR="00555CFD">
        <w:t>1</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D7012B" w:rsidRPr="00D7012B">
        <w:rPr>
          <w:i/>
          <w:iCs/>
        </w:rPr>
        <w:t>p</w:t>
      </w:r>
      <w:r w:rsidR="00D7012B">
        <w:t xml:space="preserve"> = .00</w:t>
      </w:r>
      <w:r w:rsidR="00555CFD">
        <w:t>2</w:t>
      </w:r>
      <w:r w:rsidR="00D7012B">
        <w:t xml:space="preserve">; </w:t>
      </w:r>
      <w:r w:rsidR="003522D6" w:rsidRPr="00D7012B">
        <w:t>Fig</w:t>
      </w:r>
      <w:r w:rsidR="003522D6">
        <w:t>. 4</w:t>
      </w:r>
      <w:r w:rsidR="2006FBD8" w:rsidRPr="3A5D7FCA">
        <w:t>)</w:t>
      </w:r>
      <w:r w:rsidR="11009B37" w:rsidRPr="3A5D7FCA">
        <w:t xml:space="preserve">. </w:t>
      </w:r>
      <w:r w:rsidR="402DC15D" w:rsidRPr="3A5D7FCA">
        <w:t xml:space="preserve">Distance upriver </w:t>
      </w:r>
      <w:r w:rsidR="00D7012B">
        <w:t>(</w:t>
      </w:r>
      <w:r w:rsidR="00D7012B">
        <w:rPr>
          <w:i/>
          <w:iCs/>
        </w:rPr>
        <w:t xml:space="preserve">p </w:t>
      </w:r>
      <w:r w:rsidR="00D7012B">
        <w:t xml:space="preserve">= .027) </w:t>
      </w:r>
      <w:r w:rsidR="0AB486A2" w:rsidRPr="3A5D7FCA">
        <w:t>and plots located in inland basins</w:t>
      </w:r>
      <w:r w:rsidR="00D7012B">
        <w:t xml:space="preserve"> (</w:t>
      </w:r>
      <w:r w:rsidR="00D7012B">
        <w:rPr>
          <w:i/>
          <w:iCs/>
        </w:rPr>
        <w:t>p</w:t>
      </w:r>
      <w:r w:rsidR="00D7012B">
        <w:t xml:space="preserve"> = .04</w:t>
      </w:r>
      <w:r w:rsidR="00555CFD">
        <w:t>4</w:t>
      </w:r>
      <w:r w:rsidR="00D7012B">
        <w:t>)</w:t>
      </w:r>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r w:rsidR="00B32D2B">
        <w:t xml:space="preserve"> may</w:t>
      </w:r>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0662D4AB" w:rsidR="00CA40B1" w:rsidRDefault="769A0334" w:rsidP="00CA40B1">
      <w:r w:rsidRPr="005B1331">
        <w:t xml:space="preserve">A total of </w:t>
      </w:r>
      <w:r w:rsidR="15F72E70" w:rsidRPr="005B1331">
        <w:t>17</w:t>
      </w:r>
      <w:r w:rsidR="0071679A">
        <w:t>40</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B32D2B">
        <w:t>70</w:t>
      </w:r>
      <w:r w:rsidR="2617484C" w:rsidRPr="005B1331">
        <w:t xml:space="preserve"> originating from </w:t>
      </w:r>
      <w:r w:rsidR="04027C61" w:rsidRPr="005B1331">
        <w:t>79</w:t>
      </w:r>
      <w:r w:rsidR="2617484C" w:rsidRPr="005B1331">
        <w:t xml:space="preserve"> created marshes</w:t>
      </w:r>
      <w:r w:rsidR="00B32D2B">
        <w:t xml:space="preserve"> (see 3.2 for more details)</w:t>
      </w:r>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 xml:space="preserve">Sampling effort was similar in compensation sites between years, however reference sites were sampled with greater intensity in 2015, averaging </w:t>
      </w:r>
      <w:r w:rsidR="0071679A">
        <w:t>42</w:t>
      </w:r>
      <w:r w:rsidR="420AC6DC" w:rsidRPr="005B1331">
        <w:t>.0</w:t>
      </w:r>
      <w:r w:rsidR="64853C5F" w:rsidRPr="005B1331">
        <w:t xml:space="preserve"> plots</w:t>
      </w:r>
      <w:r w:rsidR="00854586">
        <w:t xml:space="preserve"> in 7 sites,</w:t>
      </w:r>
      <w:r w:rsidR="64853C5F" w:rsidRPr="005B1331">
        <w:t xml:space="preserve"> versus </w:t>
      </w:r>
      <w:r w:rsidR="6F099043" w:rsidRPr="005B1331">
        <w:t>1</w:t>
      </w:r>
      <w:r w:rsidR="0071679A">
        <w:t>9</w:t>
      </w:r>
      <w:r w:rsidR="6F099043" w:rsidRPr="005B1331">
        <w:t>.</w:t>
      </w:r>
      <w:r w:rsidR="0071679A">
        <w:t>6</w:t>
      </w:r>
      <w:r w:rsidR="64853C5F" w:rsidRPr="005B1331">
        <w:t xml:space="preserve"> plots</w:t>
      </w:r>
      <w:r w:rsidR="00854586">
        <w:t xml:space="preserve"> in 9 s</w:t>
      </w:r>
      <w:r w:rsidR="64853C5F" w:rsidRPr="005B1331">
        <w:t>ite</w:t>
      </w:r>
      <w:r w:rsidR="00854586">
        <w:t>s</w:t>
      </w:r>
      <w:r w:rsidR="64853C5F" w:rsidRPr="005B1331">
        <w:t xml:space="preserve"> in 2021.</w:t>
      </w:r>
      <w:r w:rsidR="15F72E70" w:rsidRPr="005B1331">
        <w:t xml:space="preserve"> </w:t>
      </w:r>
      <w:r w:rsidR="34AE82F4" w:rsidRPr="005B1331">
        <w:t>Native richness ranged from 0</w:t>
      </w:r>
      <w:r w:rsidR="0071679A">
        <w:t>–</w:t>
      </w:r>
      <w:r w:rsidR="34AE82F4" w:rsidRPr="005B1331">
        <w:t>13 species</w:t>
      </w:r>
      <w:r w:rsidR="5F16ED13" w:rsidRPr="005B1331">
        <w:t>/plot</w:t>
      </w:r>
      <w:r w:rsidR="23ECEC17" w:rsidRPr="005B1331">
        <w:t>,</w:t>
      </w:r>
      <w:r w:rsidR="082ABEA8" w:rsidRPr="005B1331">
        <w:t xml:space="preserve"> averaging 3.</w:t>
      </w:r>
      <w:r w:rsidR="77C495D1" w:rsidRPr="005B1331">
        <w:t>6</w:t>
      </w:r>
      <w:r w:rsidR="00976373">
        <w:t xml:space="preserve"> species/plot</w:t>
      </w:r>
      <w:r w:rsidR="77C495D1" w:rsidRPr="005B1331">
        <w:t xml:space="preserve"> </w:t>
      </w:r>
      <w:r w:rsidR="00F65639">
        <w:t xml:space="preserve">(SD = </w:t>
      </w:r>
      <w:r w:rsidR="721E4511" w:rsidRPr="005B1331">
        <w:t>2.4</w:t>
      </w:r>
      <w:r w:rsidR="00F65639">
        <w:t>)</w:t>
      </w:r>
      <w:r w:rsidR="5B0AF3BE" w:rsidRPr="005B1331">
        <w:t xml:space="preserve">. </w:t>
      </w:r>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r w:rsidR="00B959EA">
        <w:t>0</w:t>
      </w:r>
      <w:r w:rsidR="00CA40B1" w:rsidRPr="005B1331">
        <w:t>.06 native species/plot with each kilometer upriver</w:t>
      </w:r>
      <w:r w:rsidR="00CA40B1">
        <w:t xml:space="preserve">, and </w:t>
      </w:r>
      <w:r w:rsidR="00B959EA">
        <w:t>0</w:t>
      </w:r>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p>
    <w:p w14:paraId="04CDCA99" w14:textId="508A68E5" w:rsidR="600A8E5D" w:rsidRDefault="600A8E5D" w:rsidP="004C769A"/>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3">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57C331FE" w:rsidR="600A8E5D" w:rsidRDefault="05F114BC" w:rsidP="004C769A">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Similar to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CA40B1">
        <w:t xml:space="preserve">, </w:t>
      </w:r>
      <w:r w:rsidR="08C8BD7D" w:rsidRPr="43C0CAC4">
        <w:t xml:space="preserve">distance upriver </w:t>
      </w:r>
      <w:r w:rsidR="6A783D7A" w:rsidRPr="43C0CAC4">
        <w:t>(</w:t>
      </w:r>
      <w:r w:rsidR="6A783D7A" w:rsidRPr="43C0CAC4">
        <w:rPr>
          <w:i/>
          <w:iCs/>
        </w:rPr>
        <w:t>p</w:t>
      </w:r>
      <w:r w:rsidR="6A783D7A" w:rsidRPr="43C0CAC4">
        <w:t xml:space="preserve"> &lt;.001), </w:t>
      </w:r>
      <w:r w:rsidR="00CA40B1">
        <w:t xml:space="preserve">and </w:t>
      </w:r>
      <w:r w:rsidR="6A783D7A" w:rsidRPr="43C0CAC4">
        <w:t>proximity to channel (</w:t>
      </w:r>
      <w:r w:rsidR="6A783D7A" w:rsidRPr="43C0CAC4">
        <w:rPr>
          <w:i/>
          <w:iCs/>
        </w:rPr>
        <w:t>p</w:t>
      </w:r>
      <w:r w:rsidR="6A783D7A" w:rsidRPr="43C0CAC4">
        <w:t xml:space="preserve"> = .00</w:t>
      </w:r>
      <w:r w:rsidR="00CA40B1">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CA40B1">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CA40B1">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BA6133">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4">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5">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r w:rsidRPr="004C769A">
        <w:t>Discussion</w:t>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6D4C2AAD" w:rsidR="4600F354" w:rsidRDefault="7F18F4F0" w:rsidP="004C769A">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xml:space="preserve">, and representing about </w:t>
      </w:r>
      <w:r w:rsidR="00D53AFF">
        <w:t>22</w:t>
      </w:r>
      <w:r w:rsidR="00D53AFF" w:rsidRPr="3A5D7FCA">
        <w:t>,</w:t>
      </w:r>
      <w:r w:rsidR="00D53AFF">
        <w:t>946 m</w:t>
      </w:r>
      <w:r w:rsidR="00D53AFF" w:rsidRPr="00F13652">
        <w:rPr>
          <w:vertAlign w:val="superscript"/>
        </w:rPr>
        <w:t>2</w:t>
      </w:r>
      <w:r w:rsidR="00D53AFF" w:rsidRPr="3A5D7FCA">
        <w:t xml:space="preserve"> </w:t>
      </w:r>
      <w:r w:rsidR="6220B96D" w:rsidRPr="43C0CAC4">
        <w:t xml:space="preserve">of </w:t>
      </w:r>
      <w:r w:rsidR="48991AEC" w:rsidRPr="43C0CAC4">
        <w:t xml:space="preserve">total </w:t>
      </w:r>
      <w:r w:rsidR="004518DD">
        <w:t xml:space="preserve">recessed marsh </w:t>
      </w:r>
      <w:r w:rsidR="005A5989">
        <w:t>(</w:t>
      </w:r>
      <w:r w:rsidR="00F72422">
        <w:t>s</w:t>
      </w:r>
      <w:r w:rsidR="005A5989">
        <w:t>ee Appendix</w:t>
      </w:r>
      <w:r w:rsidR="00FB0A19">
        <w:t xml:space="preserve"> </w:t>
      </w:r>
      <w:r w:rsidR="00F72422">
        <w:t>B</w:t>
      </w:r>
      <w:r w:rsidR="005A5989">
        <w:t xml:space="preserve"> for </w:t>
      </w:r>
      <w:r w:rsidR="00F72422">
        <w:t>examples</w:t>
      </w:r>
      <w:r w:rsidR="00FB0A19">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6EB14A50"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005C2A15">
        <w:t xml:space="preserve">As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amp; Williams </w:t>
      </w:r>
      <w:r w:rsidR="00397775">
        <w:rPr>
          <w:noProof/>
        </w:rPr>
        <w:lastRenderedPageBreak/>
        <w:t>2004)</w:t>
      </w:r>
      <w:r w:rsidR="00397775">
        <w:fldChar w:fldCharType="end"/>
      </w:r>
      <w:r w:rsidR="66861D6D" w:rsidRPr="43C0CAC4">
        <w:t xml:space="preserve">, this </w:t>
      </w:r>
      <w:r w:rsidR="002F3F78">
        <w:t>could</w:t>
      </w:r>
      <w:r w:rsidR="66861D6D" w:rsidRPr="43C0CAC4">
        <w:t xml:space="preserve"> indicate that boat </w:t>
      </w:r>
      <w:r w:rsidR="4B916063" w:rsidRPr="43C0CAC4">
        <w:t>wake is a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w:t>
      </w:r>
      <w:r w:rsidR="00481944">
        <w:t xml:space="preserve"> </w:t>
      </w:r>
      <w:r w:rsidR="0055396F" w:rsidRPr="43C0CAC4">
        <w:t>The negative effect of debris fences on recession may also be interpreted as evidence of wave erosion, as these fences generally occur at the entrance to highly protected inland channels and lagoons.</w:t>
      </w:r>
    </w:p>
    <w:p w14:paraId="62A1B269" w14:textId="227CDF44" w:rsidR="559EFC6C" w:rsidRDefault="559EFC6C" w:rsidP="004C769A"/>
    <w:p w14:paraId="0ED12235" w14:textId="149AFFF2" w:rsidR="559EFC6C" w:rsidRDefault="00D74D8E" w:rsidP="004C769A">
      <w:r>
        <w:t xml:space="preserve">Reduced recession </w:t>
      </w:r>
      <w:r w:rsidR="00D851A4">
        <w:t>in highly protected inland marshes 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 solution to herbivory</w:t>
      </w:r>
      <w:r w:rsidR="00BD5649" w:rsidRPr="00D53AFF">
        <w:t xml:space="preserve"> (see </w:t>
      </w:r>
      <w:r w:rsidR="00C079AC" w:rsidRPr="00D53AFF">
        <w:t xml:space="preserve">inset, </w:t>
      </w:r>
      <w:r w:rsidR="00A343A0" w:rsidRPr="00D53AFF">
        <w:t>p. 8</w:t>
      </w:r>
      <w:r w:rsidR="00C079AC" w:rsidRPr="00D53AFF">
        <w:t>)</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r w:rsidR="00750A27">
        <w:t xml:space="preserve">riparian </w:t>
      </w:r>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4C769A">
      <w:pPr>
        <w:keepNext/>
      </w:pPr>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73AFE5F6" w:rsidR="4F24B6C7" w:rsidRDefault="00A343A0" w:rsidP="004C769A">
      <w:r>
        <w:t xml:space="preserve">To our surprise, </w:t>
      </w:r>
      <w:r w:rsidR="2E0DB18C" w:rsidRPr="43C0CAC4">
        <w:t xml:space="preserve">we </w:t>
      </w:r>
      <w:r w:rsidR="2E0DB18C" w:rsidRPr="001C1CAE">
        <w:t xml:space="preserve">found that </w:t>
      </w:r>
      <w:r w:rsidR="269B9C98" w:rsidRPr="001C1CAE">
        <w:t xml:space="preserve">project size </w:t>
      </w:r>
      <w:r w:rsidR="00245770">
        <w:t xml:space="preserve">did </w:t>
      </w:r>
      <w:r w:rsidR="00E20734">
        <w:t>not have a significant effect on</w:t>
      </w:r>
      <w:r w:rsidR="4F24B6C7"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r w:rsidR="00032ED6">
        <w:t xml:space="preserve"> alone</w:t>
      </w:r>
      <w:r w:rsidR="2FD41AC3" w:rsidRPr="001C1CAE">
        <w:t xml:space="preserve"> does not equate to recession resilience</w:t>
      </w:r>
      <w:r w:rsidR="416DF61B" w:rsidRPr="001C1CAE">
        <w:t>.</w:t>
      </w:r>
      <w:r w:rsidR="5742EB75" w:rsidRPr="001C1CAE">
        <w:t xml:space="preserve"> </w:t>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 xml:space="preserve">as large projects </w:t>
      </w:r>
      <w:r w:rsidR="001A7D47">
        <w:t xml:space="preserve">can </w:t>
      </w:r>
      <w:r w:rsidR="79CED13A" w:rsidRPr="43C0CAC4">
        <w:t xml:space="preserve">have </w:t>
      </w:r>
      <w:r w:rsidR="00160216">
        <w:t>smaller</w:t>
      </w:r>
      <w:r w:rsidR="79CED13A" w:rsidRPr="43C0CAC4">
        <w:t xml:space="preserve"> edge</w:t>
      </w:r>
      <w:r w:rsidR="001A7D47">
        <w:t xml:space="preserve"> to area ra</w:t>
      </w:r>
      <w:r w:rsidR="00D10103">
        <w:t>tios, reducing edge</w:t>
      </w:r>
      <w:r w:rsidR="79CED13A" w:rsidRPr="43C0CAC4">
        <w:t xml:space="preserve"> effects</w:t>
      </w:r>
      <w:r w:rsidR="7B9F5D5A" w:rsidRPr="43C0CAC4">
        <w:t xml:space="preserve"> and </w:t>
      </w:r>
      <w:r w:rsidR="009B77BE">
        <w:t>providing</w:t>
      </w:r>
      <w:r w:rsidR="009B77BE" w:rsidRPr="43C0CAC4">
        <w:t xml:space="preserve"> </w:t>
      </w:r>
      <w:r w:rsidR="7B9F5D5A" w:rsidRPr="43C0CAC4">
        <w:t xml:space="preserve">many other </w:t>
      </w:r>
      <w:r w:rsidR="0041032E" w:rsidRPr="43C0CAC4">
        <w:t>values</w:t>
      </w:r>
      <w:r w:rsidR="009B77BE">
        <w:t xml:space="preserve">. </w:t>
      </w:r>
      <w:r w:rsidR="00C83441">
        <w:t>This finding does, however,</w:t>
      </w:r>
      <w:r w:rsidR="0041032E">
        <w:t xml:space="preserve"> </w:t>
      </w:r>
      <w:r w:rsidR="79CED13A" w:rsidRPr="43C0CAC4">
        <w:t xml:space="preserve">highlight the need </w:t>
      </w:r>
      <w:r w:rsidR="00030348">
        <w:t>to</w:t>
      </w:r>
      <w:r w:rsidR="79CED13A" w:rsidRPr="43C0CAC4">
        <w:t xml:space="preserve"> incorporat</w:t>
      </w:r>
      <w:r w:rsidR="00030348">
        <w:t>e</w:t>
      </w:r>
      <w:r w:rsidR="79CED13A" w:rsidRPr="43C0CAC4">
        <w:t xml:space="preserve"> edge effects in project design. </w:t>
      </w:r>
    </w:p>
    <w:p w14:paraId="22AE4D75" w14:textId="6EC87B98" w:rsidR="43C0CAC4" w:rsidRDefault="43C0CAC4" w:rsidP="004C769A"/>
    <w:p w14:paraId="3C11662F" w14:textId="2A1E17AE" w:rsidR="132F5732" w:rsidRPr="004C769A" w:rsidRDefault="60C84A38" w:rsidP="004C769A">
      <w:pPr>
        <w:pStyle w:val="Heading2"/>
      </w:pPr>
      <w:r w:rsidRPr="004C769A">
        <w:lastRenderedPageBreak/>
        <w:t>Edge Effects &amp; Sea Level Rise</w:t>
      </w:r>
    </w:p>
    <w:p w14:paraId="24CC0A31" w14:textId="49A1FB2C" w:rsidR="00FF6217" w:rsidRPr="001C1CAE" w:rsidRDefault="70FAF1FD" w:rsidP="004C769A">
      <w:r w:rsidRPr="001C1CAE">
        <w:t>Low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r w:rsidR="4A72023D" w:rsidRPr="001C1CAE">
        <w:t>.</w:t>
      </w:r>
      <w:r w:rsidR="003643E6">
        <w:t xml:space="preserve"> Though accretionary processes</w:t>
      </w:r>
      <w:r w:rsidR="00844D1D">
        <w:t xml:space="preserve"> can mitigate the loss of marsh habitat in modest sea level rise scenarios, low marsh erosion and </w:t>
      </w:r>
      <w:r w:rsidR="007472E6">
        <w:t xml:space="preserve">the bounding of the high marsh with hard infrastructure </w:t>
      </w:r>
      <w:r w:rsidR="00DF4F57">
        <w:t>would</w:t>
      </w:r>
      <w:r w:rsidR="005414C3">
        <w:t xml:space="preserve"> 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r w:rsidR="00D82038">
        <w:fldChar w:fldCharType="begin"/>
      </w:r>
      <w:r w:rsidR="00D82038">
        <w:instrText xml:space="preserve"> ADDIN ZOTERO_TEMP </w:instrText>
      </w:r>
      <w:r w:rsidR="00D82038">
        <w:fldChar w:fldCharType="separate"/>
      </w:r>
      <w:r w:rsidR="00D82038">
        <w:fldChar w:fldCharType="end"/>
      </w:r>
      <w:r w:rsidR="00AB1D54">
        <w:t>.</w:t>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pattern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Nati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797C5F69" w14:textId="77777777" w:rsidR="00FB0A19" w:rsidRDefault="005E2C09" w:rsidP="004C769A">
      <w:pPr>
        <w:rPr>
          <w:ins w:id="0" w:author="Daniel Stewart" w:date="2021-12-16T13:43:00Z"/>
        </w:rPr>
      </w:pPr>
      <w:r w:rsidRPr="001C1CAE">
        <w:t xml:space="preserve">Coastal squeeze is a term used to describe the loss of intertidal habitat due to the low water mark migrating landward due to sea 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elevations. </w:t>
      </w:r>
    </w:p>
    <w:p w14:paraId="4F76BBBA" w14:textId="77777777" w:rsidR="00FB0A19" w:rsidRDefault="00FB0A19" w:rsidP="004C769A">
      <w:pPr>
        <w:rPr>
          <w:ins w:id="1" w:author="Daniel Stewart" w:date="2021-12-16T13:43:00Z"/>
        </w:rPr>
      </w:pPr>
    </w:p>
    <w:p w14:paraId="496CC626" w14:textId="7D529753" w:rsidR="00E01AD0" w:rsidRPr="004319F9" w:rsidRDefault="00CA3CA6" w:rsidP="004C769A">
      <w:r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t xml:space="preserve"> Though only observational, we believe that reed canarygrass (</w:t>
      </w:r>
      <w:r>
        <w:rPr>
          <w:i/>
          <w:iCs/>
        </w:rPr>
        <w:t>Phalaris arundinacea</w:t>
      </w:r>
      <w:r>
        <w:t>) is likely this biotic barrier, as (1) we have observed it</w:t>
      </w:r>
      <w:r w:rsidR="006567E1">
        <w:t xml:space="preserve"> as a dominant species</w:t>
      </w:r>
      <w:r>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Pr="00E14013">
        <w:t xml:space="preserve"> </w:t>
      </w:r>
      <w:r>
        <w:t>wetland species</w:t>
      </w:r>
      <w:r w:rsidR="00E14013">
        <w:t>, and can be found in upland and disturbed environments</w:t>
      </w:r>
      <w:r w:rsidR="00FB0A19">
        <w:t xml:space="preserve"> </w:t>
      </w:r>
      <w:r w:rsidR="00FB0A19">
        <w:fldChar w:fldCharType="begin"/>
      </w:r>
      <w:r w:rsidR="00FB0A19">
        <w:instrText xml:space="preserve"> ADDIN ZOTERO_ITEM CSL_CITATION {"citationID":"C9STQcoU","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FB0A19">
        <w:fldChar w:fldCharType="separate"/>
      </w:r>
      <w:r w:rsidR="00FB0A19">
        <w:rPr>
          <w:noProof/>
        </w:rPr>
        <w:t>(Lichvar et al. 2012)</w:t>
      </w:r>
      <w:r w:rsidR="00FB0A19">
        <w:fldChar w:fldCharType="end"/>
      </w:r>
      <w:r w:rsidR="00E14013">
        <w:t>.</w:t>
      </w:r>
      <w:r w:rsidR="0032177B">
        <w:t xml:space="preserve"> </w:t>
      </w:r>
      <w:r w:rsidR="00FB0A19">
        <w:t>Reed canarygrass</w:t>
      </w:r>
      <w:ins w:id="2" w:author="Daniel Stewart" w:date="2021-12-16T13:45:00Z">
        <w:r w:rsidR="00FB0A19">
          <w:t xml:space="preserve"> </w:t>
        </w:r>
      </w:ins>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in-situ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w:t>
      </w:r>
      <w:r w:rsidR="00FB0A19">
        <w:t>F</w:t>
      </w:r>
      <w:r w:rsidR="0003679C">
        <w:t xml:space="preserve">urther investigation is </w:t>
      </w:r>
      <w:r w:rsidR="00591477">
        <w:t>warranted</w:t>
      </w:r>
      <w:r w:rsidR="0003679C">
        <w:t>,</w:t>
      </w:r>
      <w:r w:rsidR="0089120E">
        <w:t xml:space="preserve"> </w:t>
      </w:r>
      <w:r w:rsidR="00FB0A19">
        <w:t xml:space="preserve">however </w:t>
      </w:r>
      <w:r w:rsidR="0003679C">
        <w:t>t</w:t>
      </w:r>
      <w:r w:rsidR="001177C2">
        <w:t>he periodic flooding of a rising tidal cycle will likely not</w:t>
      </w:r>
      <w:r w:rsidR="00657984">
        <w:t xml:space="preserve"> be sufficient to</w:t>
      </w:r>
      <w:r w:rsidR="001177C2">
        <w:t xml:space="preserve"> </w:t>
      </w:r>
      <w:ins w:id="3" w:author="Daniel Stewart" w:date="2021-12-16T13:46:00Z">
        <w:r w:rsidR="003F00A3">
          <w:t xml:space="preserve">facilitate </w:t>
        </w:r>
      </w:ins>
      <w:r w:rsidR="00BE36DF">
        <w:t xml:space="preserve">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4C769A"/>
    <w:p w14:paraId="16BD3D7E" w14:textId="77777777" w:rsidR="006567E1" w:rsidRDefault="00FB498E" w:rsidP="004C769A">
      <w:pPr>
        <w:keepNext/>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F9C887B" w:rsidR="008C35EF" w:rsidRDefault="2262953E" w:rsidP="004C769A">
      <w:r w:rsidRPr="001C1CAE">
        <w:t xml:space="preserve">Relative percent cover of native species decreased at a rate of about 1% </w:t>
      </w:r>
      <w:r w:rsidR="2D952CE3" w:rsidRPr="001C1CAE">
        <w:t>p</w:t>
      </w:r>
      <w:r w:rsidRPr="001C1CAE">
        <w:t xml:space="preserve">er </w:t>
      </w:r>
      <w:r w:rsidR="1FB12674" w:rsidRPr="001C1CAE">
        <w:t>km</w:t>
      </w:r>
      <w:r w:rsidRPr="001C1CAE">
        <w:t xml:space="preserve"> 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 xml:space="preserve">invasion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r w:rsidR="00E14013" w:rsidRPr="001C1CAE">
        <w:t>threesquare</w:t>
      </w:r>
      <w:r w:rsidRPr="001C1CAE">
        <w:t xml:space="preserve"> bulrush (</w:t>
      </w:r>
      <w:r w:rsidRPr="001C1CAE">
        <w:rPr>
          <w:i/>
          <w:iCs/>
        </w:rPr>
        <w:t>Schoenoplectus pungens</w:t>
      </w:r>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4CD2E2C5" w:rsidR="2262953E" w:rsidRPr="005B1331" w:rsidRDefault="005B1331" w:rsidP="004C769A">
      <w:pPr>
        <w:pStyle w:val="Caption"/>
      </w:pPr>
      <w:r w:rsidRPr="005B1331">
        <w:t xml:space="preserve">Figure </w:t>
      </w:r>
      <w:r>
        <w:fldChar w:fldCharType="begin"/>
      </w:r>
      <w:r>
        <w:instrText>SEQ Figure \* ARABIC</w:instrText>
      </w:r>
      <w:r>
        <w:fldChar w:fldCharType="separate"/>
      </w:r>
      <w:r w:rsidR="006567E1">
        <w:rPr>
          <w:noProof/>
        </w:rPr>
        <w:t>9</w:t>
      </w:r>
      <w:r>
        <w:fldChar w:fldCharType="end"/>
      </w:r>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580E3ABF"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Spartina anglica</w:t>
      </w:r>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00060C4A">
        <w:t>occurring in</w:t>
      </w:r>
      <w:r w:rsidR="00060C4A" w:rsidRPr="43C0CAC4">
        <w:t xml:space="preserve"> </w:t>
      </w:r>
      <w:r w:rsidR="1A72FE8D" w:rsidRPr="43C0CAC4">
        <w:t xml:space="preserve">only </w:t>
      </w:r>
      <w:r w:rsidR="007D0743">
        <w:t xml:space="preserve">15 </w:t>
      </w:r>
      <w:r w:rsidR="1A72FE8D" w:rsidRPr="43C0CAC4">
        <w:t xml:space="preserve">sites </w:t>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4C769A"/>
    <w:p w14:paraId="3411D372" w14:textId="34F08D06"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2DA9500" w:rsidR="559EFC6C" w:rsidRDefault="4AB5134A" w:rsidP="004C769A">
      <w:r w:rsidRPr="00235C84">
        <w:t xml:space="preserve">Contrary to our </w:t>
      </w:r>
      <w:r w:rsidR="1AA70A6D" w:rsidRPr="00235C84">
        <w:t>expectations</w:t>
      </w:r>
      <w:r w:rsidRPr="00235C84">
        <w:t xml:space="preserve">, </w:t>
      </w:r>
      <w:r w:rsidR="00F368D9" w:rsidRPr="000915E4">
        <w:t>t</w:t>
      </w:r>
      <w:r w:rsidR="2F6E3288" w:rsidRPr="000915E4">
        <w:t>he age of</w:t>
      </w:r>
      <w:r w:rsidR="00F343E2" w:rsidRPr="00FB0A19">
        <w:t xml:space="preserve"> the</w:t>
      </w:r>
      <w:r w:rsidR="2F6E3288" w:rsidRPr="000915E4">
        <w:t xml:space="preserve"> created marshes</w:t>
      </w:r>
      <w:r w:rsidR="0047247D" w:rsidRPr="00FB0A19">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r w:rsidR="1BC119C1" w:rsidRPr="00235C84">
        <w:t>.</w:t>
      </w:r>
      <w:r w:rsidR="1E0B7A18" w:rsidRPr="00235C84">
        <w:t xml:space="preserve"> </w:t>
      </w:r>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r w:rsidR="008C2695" w:rsidRPr="43C0CAC4">
        <w:t>This</w:t>
      </w:r>
      <w:r w:rsidR="00883FF0">
        <w:t xml:space="preserve"> finding</w:t>
      </w:r>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009C7E6E">
        <w:t xml:space="preserve"> </w:t>
      </w:r>
    </w:p>
    <w:p w14:paraId="3708C014" w14:textId="520788E8" w:rsidR="559EFC6C" w:rsidRDefault="559EFC6C" w:rsidP="004C769A"/>
    <w:p w14:paraId="105350E6" w14:textId="77777777" w:rsidR="00D53AFF" w:rsidRDefault="00D53AFF" w:rsidP="00D53AFF">
      <w:pPr>
        <w:pStyle w:val="Heading2"/>
      </w:pPr>
      <w:r>
        <w:t>Site Design Trade-offs</w:t>
      </w:r>
    </w:p>
    <w:p w14:paraId="67534D50" w14:textId="77777777" w:rsidR="00D53AFF" w:rsidRDefault="00D53AFF" w:rsidP="00D53AFF">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grazing, wave erosion, sea level rise, invasive species), but there are numerous others that were not explored (e.g., log debris, geofluvial processes, biochemical processes). The challenge for those designing and constructing these marshes is that mitigation strategies often differ and or even conflict among stressors, and therefore design trade-offs must occur (Table 1). </w:t>
      </w:r>
    </w:p>
    <w:p w14:paraId="01C9D407" w14:textId="77777777" w:rsidR="00D53AFF" w:rsidRDefault="00D53AFF" w:rsidP="00D53A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5A1040">
        <w:tc>
          <w:tcPr>
            <w:tcW w:w="3005" w:type="dxa"/>
            <w:tcBorders>
              <w:bottom w:val="single" w:sz="4" w:space="0" w:color="auto"/>
            </w:tcBorders>
          </w:tcPr>
          <w:p w14:paraId="4E735C6B" w14:textId="77777777" w:rsidR="00D53AFF" w:rsidRPr="005A1040" w:rsidRDefault="00D53AFF" w:rsidP="005A1040">
            <w:pPr>
              <w:rPr>
                <w:b/>
                <w:bCs/>
                <w:sz w:val="18"/>
                <w:szCs w:val="18"/>
              </w:rPr>
            </w:pPr>
            <w:r w:rsidRPr="005A1040">
              <w:rPr>
                <w:b/>
                <w:bCs/>
                <w:sz w:val="18"/>
                <w:szCs w:val="18"/>
              </w:rPr>
              <w:t>Design Element</w:t>
            </w:r>
          </w:p>
        </w:tc>
        <w:tc>
          <w:tcPr>
            <w:tcW w:w="3005" w:type="dxa"/>
            <w:tcBorders>
              <w:bottom w:val="single" w:sz="4" w:space="0" w:color="auto"/>
            </w:tcBorders>
          </w:tcPr>
          <w:p w14:paraId="3AAD5B4C" w14:textId="77777777" w:rsidR="00D53AFF" w:rsidRPr="005A1040" w:rsidRDefault="00D53AFF" w:rsidP="005A1040">
            <w:pPr>
              <w:rPr>
                <w:b/>
                <w:bCs/>
                <w:sz w:val="18"/>
                <w:szCs w:val="18"/>
              </w:rPr>
            </w:pPr>
            <w:r w:rsidRPr="005A1040">
              <w:rPr>
                <w:b/>
                <w:bCs/>
                <w:sz w:val="18"/>
                <w:szCs w:val="18"/>
              </w:rPr>
              <w:t>Pro</w:t>
            </w:r>
          </w:p>
        </w:tc>
        <w:tc>
          <w:tcPr>
            <w:tcW w:w="3006" w:type="dxa"/>
            <w:tcBorders>
              <w:bottom w:val="single" w:sz="4" w:space="0" w:color="auto"/>
            </w:tcBorders>
          </w:tcPr>
          <w:p w14:paraId="27945810" w14:textId="77777777" w:rsidR="00D53AFF" w:rsidRPr="005A1040" w:rsidRDefault="00D53AFF" w:rsidP="000915E4">
            <w:pPr>
              <w:ind w:left="252" w:hanging="252"/>
              <w:rPr>
                <w:b/>
                <w:bCs/>
                <w:sz w:val="18"/>
                <w:szCs w:val="18"/>
              </w:rPr>
            </w:pPr>
            <w:r w:rsidRPr="005A1040">
              <w:rPr>
                <w:b/>
                <w:bCs/>
                <w:sz w:val="18"/>
                <w:szCs w:val="18"/>
              </w:rPr>
              <w:t>Con</w:t>
            </w:r>
          </w:p>
        </w:tc>
      </w:tr>
      <w:tr w:rsidR="00D53AFF" w:rsidRPr="004609EF" w14:paraId="72E43259" w14:textId="77777777" w:rsidTr="005A1040">
        <w:trPr>
          <w:trHeight w:val="1298"/>
        </w:trPr>
        <w:tc>
          <w:tcPr>
            <w:tcW w:w="3005" w:type="dxa"/>
            <w:tcBorders>
              <w:top w:val="single" w:sz="4" w:space="0" w:color="auto"/>
            </w:tcBorders>
          </w:tcPr>
          <w:p w14:paraId="73249737" w14:textId="77777777" w:rsidR="00D53AFF" w:rsidRPr="004609EF" w:rsidRDefault="00D53AFF" w:rsidP="005A1040">
            <w:pPr>
              <w:rPr>
                <w:sz w:val="18"/>
                <w:szCs w:val="18"/>
              </w:rPr>
            </w:pPr>
            <w:r w:rsidRPr="004609EF">
              <w:rPr>
                <w:sz w:val="18"/>
                <w:szCs w:val="18"/>
              </w:rPr>
              <w:t>Inland design</w:t>
            </w:r>
          </w:p>
        </w:tc>
        <w:tc>
          <w:tcPr>
            <w:tcW w:w="3005" w:type="dxa"/>
            <w:tcBorders>
              <w:top w:val="single" w:sz="4" w:space="0" w:color="auto"/>
            </w:tcBorders>
          </w:tcPr>
          <w:p w14:paraId="5DCA2146" w14:textId="77777777" w:rsidR="00D53AFF" w:rsidRDefault="00D53AFF" w:rsidP="005A1040">
            <w:pPr>
              <w:pStyle w:val="ListParagraph"/>
              <w:numPr>
                <w:ilvl w:val="0"/>
                <w:numId w:val="47"/>
              </w:numPr>
              <w:ind w:left="148" w:hanging="142"/>
              <w:jc w:val="left"/>
              <w:rPr>
                <w:sz w:val="18"/>
                <w:szCs w:val="18"/>
              </w:rPr>
            </w:pPr>
            <w:r w:rsidRPr="004609EF">
              <w:rPr>
                <w:sz w:val="18"/>
                <w:szCs w:val="18"/>
              </w:rPr>
              <w:t>Reduced impacts of herbivory</w:t>
            </w:r>
            <w:r>
              <w:rPr>
                <w:sz w:val="18"/>
                <w:szCs w:val="18"/>
              </w:rPr>
              <w:t>, and river and wake erosion</w:t>
            </w:r>
          </w:p>
          <w:p w14:paraId="2E6B6F65" w14:textId="77777777" w:rsidR="00D53AFF" w:rsidRPr="004609EF" w:rsidRDefault="00D53AFF" w:rsidP="005A1040">
            <w:pPr>
              <w:pStyle w:val="ListParagraph"/>
              <w:numPr>
                <w:ilvl w:val="0"/>
                <w:numId w:val="47"/>
              </w:numPr>
              <w:ind w:left="148" w:hanging="142"/>
              <w:jc w:val="left"/>
              <w:rPr>
                <w:sz w:val="18"/>
                <w:szCs w:val="18"/>
              </w:rPr>
            </w:pPr>
            <w:r>
              <w:rPr>
                <w:sz w:val="18"/>
                <w:szCs w:val="18"/>
              </w:rPr>
              <w:t>Log debris can be managed through fencing structures at channel entrance</w:t>
            </w:r>
          </w:p>
        </w:tc>
        <w:tc>
          <w:tcPr>
            <w:tcW w:w="3006" w:type="dxa"/>
            <w:tcBorders>
              <w:top w:val="single" w:sz="4" w:space="0" w:color="auto"/>
            </w:tcBorders>
          </w:tcPr>
          <w:p w14:paraId="6A9D3DEC" w14:textId="77777777" w:rsidR="00D53AFF" w:rsidRDefault="00D53AFF" w:rsidP="005A1040">
            <w:pPr>
              <w:pStyle w:val="ListParagraph"/>
              <w:numPr>
                <w:ilvl w:val="0"/>
                <w:numId w:val="47"/>
              </w:numPr>
              <w:ind w:left="110" w:hanging="141"/>
              <w:jc w:val="left"/>
              <w:rPr>
                <w:sz w:val="18"/>
                <w:szCs w:val="18"/>
              </w:rPr>
            </w:pPr>
            <w:r>
              <w:rPr>
                <w:sz w:val="18"/>
                <w:szCs w:val="18"/>
              </w:rPr>
              <w:t>P</w:t>
            </w:r>
            <w:r w:rsidRPr="004609EF">
              <w:rPr>
                <w:sz w:val="18"/>
                <w:szCs w:val="18"/>
              </w:rPr>
              <w:t xml:space="preserve">rone to </w:t>
            </w:r>
            <w:r>
              <w:rPr>
                <w:sz w:val="18"/>
                <w:szCs w:val="18"/>
              </w:rPr>
              <w:t xml:space="preserve">dominance by invasive </w:t>
            </w:r>
            <w:r w:rsidRPr="004609EF">
              <w:rPr>
                <w:sz w:val="18"/>
                <w:szCs w:val="18"/>
              </w:rPr>
              <w:t xml:space="preserve">species, particularly </w:t>
            </w:r>
            <w:r w:rsidRPr="005A1040">
              <w:rPr>
                <w:i/>
                <w:iCs/>
                <w:sz w:val="18"/>
                <w:szCs w:val="18"/>
              </w:rPr>
              <w:t xml:space="preserve">Typha </w:t>
            </w:r>
            <w:r>
              <w:rPr>
                <w:sz w:val="18"/>
                <w:szCs w:val="18"/>
              </w:rPr>
              <w:t>sp., and lower species richness</w:t>
            </w:r>
          </w:p>
          <w:p w14:paraId="2D5D6479" w14:textId="77777777" w:rsidR="00D53AFF" w:rsidRPr="004609EF" w:rsidRDefault="00D53AFF" w:rsidP="005A1040">
            <w:pPr>
              <w:pStyle w:val="ListParagraph"/>
              <w:numPr>
                <w:ilvl w:val="0"/>
                <w:numId w:val="47"/>
              </w:numPr>
              <w:ind w:left="110" w:hanging="141"/>
              <w:jc w:val="left"/>
              <w:rPr>
                <w:sz w:val="18"/>
                <w:szCs w:val="18"/>
              </w:rPr>
            </w:pPr>
            <w:r>
              <w:rPr>
                <w:sz w:val="18"/>
                <w:szCs w:val="18"/>
              </w:rPr>
              <w:t>Dependent on available terrestrial habitat, which is not common</w:t>
            </w:r>
          </w:p>
        </w:tc>
      </w:tr>
      <w:tr w:rsidR="00D53AFF" w:rsidRPr="004609EF" w14:paraId="5AA07944" w14:textId="77777777" w:rsidTr="005A1040">
        <w:tc>
          <w:tcPr>
            <w:tcW w:w="3005" w:type="dxa"/>
          </w:tcPr>
          <w:p w14:paraId="376C699B" w14:textId="77777777" w:rsidR="00D53AFF" w:rsidRPr="004609EF" w:rsidRDefault="00D53AFF" w:rsidP="005A1040">
            <w:pPr>
              <w:rPr>
                <w:sz w:val="18"/>
                <w:szCs w:val="18"/>
              </w:rPr>
            </w:pPr>
            <w:r>
              <w:rPr>
                <w:sz w:val="18"/>
                <w:szCs w:val="18"/>
              </w:rPr>
              <w:t>Marsh bench design</w:t>
            </w:r>
          </w:p>
        </w:tc>
        <w:tc>
          <w:tcPr>
            <w:tcW w:w="3005" w:type="dxa"/>
          </w:tcPr>
          <w:p w14:paraId="551C4117" w14:textId="77777777" w:rsidR="00D53AFF" w:rsidRDefault="00D53AFF" w:rsidP="00D53AFF">
            <w:pPr>
              <w:pStyle w:val="ListParagraph"/>
              <w:numPr>
                <w:ilvl w:val="0"/>
                <w:numId w:val="48"/>
              </w:numPr>
              <w:ind w:left="148" w:hanging="148"/>
              <w:jc w:val="left"/>
              <w:rPr>
                <w:sz w:val="18"/>
                <w:szCs w:val="18"/>
              </w:rPr>
            </w:pPr>
            <w:r>
              <w:rPr>
                <w:sz w:val="18"/>
                <w:szCs w:val="18"/>
              </w:rPr>
              <w:t>Less susceptible to dominance by invasive species</w:t>
            </w:r>
          </w:p>
          <w:p w14:paraId="37F9EAC5" w14:textId="77777777" w:rsidR="00D53AFF" w:rsidRDefault="00D53AFF" w:rsidP="00D53AFF">
            <w:pPr>
              <w:pStyle w:val="ListParagraph"/>
              <w:numPr>
                <w:ilvl w:val="0"/>
                <w:numId w:val="48"/>
              </w:numPr>
              <w:ind w:left="148" w:hanging="148"/>
              <w:jc w:val="left"/>
              <w:rPr>
                <w:sz w:val="18"/>
                <w:szCs w:val="18"/>
              </w:rPr>
            </w:pPr>
            <w:r>
              <w:rPr>
                <w:sz w:val="18"/>
                <w:szCs w:val="18"/>
              </w:rPr>
              <w:t>Higher plant community diversity</w:t>
            </w:r>
          </w:p>
          <w:p w14:paraId="09B05220" w14:textId="77777777" w:rsidR="00D53AFF" w:rsidRDefault="00D53AFF" w:rsidP="00D53AFF">
            <w:pPr>
              <w:pStyle w:val="ListParagraph"/>
              <w:numPr>
                <w:ilvl w:val="0"/>
                <w:numId w:val="48"/>
              </w:numPr>
              <w:ind w:left="148" w:hanging="148"/>
              <w:jc w:val="left"/>
              <w:rPr>
                <w:sz w:val="18"/>
                <w:szCs w:val="18"/>
              </w:rPr>
            </w:pPr>
            <w:r>
              <w:rPr>
                <w:sz w:val="18"/>
                <w:szCs w:val="18"/>
              </w:rPr>
              <w:t>Site s</w:t>
            </w:r>
          </w:p>
        </w:tc>
        <w:tc>
          <w:tcPr>
            <w:tcW w:w="3006" w:type="dxa"/>
          </w:tcPr>
          <w:p w14:paraId="4C4B3ED6" w14:textId="77777777" w:rsidR="00D53AFF" w:rsidRDefault="00D53AFF" w:rsidP="00D53AFF">
            <w:pPr>
              <w:pStyle w:val="ListParagraph"/>
              <w:numPr>
                <w:ilvl w:val="0"/>
                <w:numId w:val="48"/>
              </w:numPr>
              <w:ind w:left="148" w:hanging="148"/>
              <w:jc w:val="left"/>
              <w:rPr>
                <w:sz w:val="18"/>
                <w:szCs w:val="18"/>
              </w:rPr>
            </w:pPr>
            <w:r>
              <w:rPr>
                <w:sz w:val="18"/>
                <w:szCs w:val="18"/>
              </w:rPr>
              <w:t xml:space="preserve">More edge habitat, therefore more susceptible to herbivory, wake erosion, </w:t>
            </w:r>
          </w:p>
          <w:p w14:paraId="7DB66DD5" w14:textId="77777777" w:rsidR="00D53AFF" w:rsidRPr="004609EF" w:rsidRDefault="00D53AFF" w:rsidP="00D53AFF">
            <w:pPr>
              <w:pStyle w:val="ListParagraph"/>
              <w:numPr>
                <w:ilvl w:val="0"/>
                <w:numId w:val="48"/>
              </w:numPr>
              <w:ind w:left="110" w:hanging="141"/>
              <w:jc w:val="left"/>
              <w:rPr>
                <w:sz w:val="18"/>
                <w:szCs w:val="18"/>
              </w:rPr>
            </w:pPr>
          </w:p>
        </w:tc>
      </w:tr>
      <w:tr w:rsidR="00D53AFF" w:rsidRPr="004609EF" w14:paraId="3346093E" w14:textId="77777777" w:rsidTr="005A1040">
        <w:tc>
          <w:tcPr>
            <w:tcW w:w="3005" w:type="dxa"/>
          </w:tcPr>
          <w:p w14:paraId="59590D54" w14:textId="77777777" w:rsidR="00D53AFF" w:rsidRPr="004609EF" w:rsidRDefault="00D53AFF" w:rsidP="005A1040">
            <w:pPr>
              <w:rPr>
                <w:sz w:val="18"/>
                <w:szCs w:val="18"/>
              </w:rPr>
            </w:pPr>
            <w:r w:rsidRPr="004609EF">
              <w:rPr>
                <w:sz w:val="18"/>
                <w:szCs w:val="18"/>
              </w:rPr>
              <w:t>Low elevation</w:t>
            </w:r>
          </w:p>
        </w:tc>
        <w:tc>
          <w:tcPr>
            <w:tcW w:w="3005" w:type="dxa"/>
          </w:tcPr>
          <w:p w14:paraId="4861315F" w14:textId="77777777" w:rsidR="00D53AFF" w:rsidRDefault="00D53AFF" w:rsidP="00D53AFF">
            <w:pPr>
              <w:pStyle w:val="ListParagraph"/>
              <w:numPr>
                <w:ilvl w:val="0"/>
                <w:numId w:val="48"/>
              </w:numPr>
              <w:ind w:left="148" w:hanging="148"/>
              <w:jc w:val="left"/>
              <w:rPr>
                <w:sz w:val="18"/>
                <w:szCs w:val="18"/>
              </w:rPr>
            </w:pPr>
            <w:r>
              <w:rPr>
                <w:sz w:val="18"/>
                <w:szCs w:val="18"/>
              </w:rPr>
              <w:t>More resilient to species invasions, as low elevations are generally more dominated by native specialists</w:t>
            </w:r>
          </w:p>
          <w:p w14:paraId="53AFEBE4" w14:textId="77777777" w:rsidR="00D53AFF" w:rsidRDefault="00D53AFF" w:rsidP="00D53AFF">
            <w:pPr>
              <w:pStyle w:val="ListParagraph"/>
              <w:numPr>
                <w:ilvl w:val="0"/>
                <w:numId w:val="48"/>
              </w:numPr>
              <w:ind w:left="148" w:hanging="148"/>
              <w:jc w:val="left"/>
              <w:rPr>
                <w:sz w:val="18"/>
                <w:szCs w:val="18"/>
              </w:rPr>
            </w:pPr>
            <w:r>
              <w:rPr>
                <w:sz w:val="18"/>
                <w:szCs w:val="18"/>
              </w:rPr>
              <w:t>Less susceptible to log debris accumulation</w:t>
            </w:r>
          </w:p>
          <w:p w14:paraId="1EF976A0" w14:textId="77777777" w:rsidR="00D53AFF" w:rsidRPr="004609EF" w:rsidRDefault="00D53AFF" w:rsidP="00D53AFF">
            <w:pPr>
              <w:pStyle w:val="ListParagraph"/>
              <w:numPr>
                <w:ilvl w:val="0"/>
                <w:numId w:val="48"/>
              </w:numPr>
              <w:ind w:left="148" w:hanging="148"/>
              <w:jc w:val="left"/>
              <w:rPr>
                <w:sz w:val="18"/>
                <w:szCs w:val="18"/>
              </w:rPr>
            </w:pPr>
            <w:r>
              <w:rPr>
                <w:sz w:val="18"/>
                <w:szCs w:val="18"/>
              </w:rPr>
              <w:t>Higher value fish habitat, inundated for long periods of tidal cycle</w:t>
            </w:r>
          </w:p>
        </w:tc>
        <w:tc>
          <w:tcPr>
            <w:tcW w:w="3006" w:type="dxa"/>
          </w:tcPr>
          <w:p w14:paraId="6348A812" w14:textId="77777777" w:rsidR="00D53AFF" w:rsidRDefault="00D53AFF" w:rsidP="00D53AFF">
            <w:pPr>
              <w:pStyle w:val="ListParagraph"/>
              <w:numPr>
                <w:ilvl w:val="0"/>
                <w:numId w:val="48"/>
              </w:numPr>
              <w:ind w:left="110" w:hanging="141"/>
              <w:jc w:val="left"/>
              <w:rPr>
                <w:sz w:val="18"/>
                <w:szCs w:val="18"/>
              </w:rPr>
            </w:pPr>
            <w:r w:rsidRPr="004609EF">
              <w:rPr>
                <w:sz w:val="18"/>
                <w:szCs w:val="18"/>
              </w:rPr>
              <w:t xml:space="preserve">More </w:t>
            </w:r>
            <w:r>
              <w:rPr>
                <w:sz w:val="18"/>
                <w:szCs w:val="18"/>
              </w:rPr>
              <w:t>susceptible to foreshore marsh recession, perhaps due to elevated exposure to grazing and erosional forces</w:t>
            </w:r>
          </w:p>
          <w:p w14:paraId="7564B378" w14:textId="77777777" w:rsidR="00D53AFF" w:rsidRPr="004609EF" w:rsidRDefault="00D53AFF" w:rsidP="00D53AFF">
            <w:pPr>
              <w:pStyle w:val="ListParagraph"/>
              <w:numPr>
                <w:ilvl w:val="0"/>
                <w:numId w:val="48"/>
              </w:numPr>
              <w:ind w:left="110" w:hanging="141"/>
              <w:jc w:val="left"/>
              <w:rPr>
                <w:sz w:val="18"/>
                <w:szCs w:val="18"/>
              </w:rPr>
            </w:pPr>
            <w:r>
              <w:rPr>
                <w:sz w:val="18"/>
                <w:szCs w:val="18"/>
              </w:rPr>
              <w:t>Potentially more vulnerable to SLR</w:t>
            </w:r>
          </w:p>
        </w:tc>
      </w:tr>
      <w:tr w:rsidR="00D53AFF" w:rsidRPr="005A1040" w14:paraId="4A710776" w14:textId="77777777" w:rsidTr="005A1040">
        <w:tc>
          <w:tcPr>
            <w:tcW w:w="3005" w:type="dxa"/>
          </w:tcPr>
          <w:p w14:paraId="20DD52BD" w14:textId="77777777" w:rsidR="00D53AFF" w:rsidRPr="005A1040" w:rsidRDefault="00D53AFF" w:rsidP="005A1040">
            <w:pPr>
              <w:rPr>
                <w:sz w:val="18"/>
                <w:szCs w:val="18"/>
              </w:rPr>
            </w:pPr>
            <w:r>
              <w:rPr>
                <w:sz w:val="18"/>
                <w:szCs w:val="18"/>
              </w:rPr>
              <w:t>High elevation</w:t>
            </w:r>
          </w:p>
        </w:tc>
        <w:tc>
          <w:tcPr>
            <w:tcW w:w="3005" w:type="dxa"/>
          </w:tcPr>
          <w:p w14:paraId="65BBCD83" w14:textId="77777777" w:rsidR="00D53AFF" w:rsidRDefault="00D53AFF" w:rsidP="00D53AFF">
            <w:pPr>
              <w:pStyle w:val="ListParagraph"/>
              <w:numPr>
                <w:ilvl w:val="0"/>
                <w:numId w:val="49"/>
              </w:numPr>
              <w:ind w:left="148" w:hanging="142"/>
              <w:jc w:val="left"/>
              <w:rPr>
                <w:sz w:val="18"/>
                <w:szCs w:val="18"/>
              </w:rPr>
            </w:pPr>
            <w:r>
              <w:rPr>
                <w:sz w:val="18"/>
                <w:szCs w:val="18"/>
              </w:rPr>
              <w:t>More resilient to adverse edge effects, and less likely to experience recession</w:t>
            </w:r>
          </w:p>
          <w:p w14:paraId="70C804E9" w14:textId="77777777" w:rsidR="00D53AFF" w:rsidRDefault="00D53AFF" w:rsidP="00D53AFF">
            <w:pPr>
              <w:pStyle w:val="ListParagraph"/>
              <w:numPr>
                <w:ilvl w:val="0"/>
                <w:numId w:val="49"/>
              </w:numPr>
              <w:ind w:left="148" w:hanging="142"/>
              <w:jc w:val="left"/>
              <w:rPr>
                <w:sz w:val="18"/>
                <w:szCs w:val="18"/>
              </w:rPr>
            </w:pPr>
            <w:r>
              <w:rPr>
                <w:sz w:val="18"/>
                <w:szCs w:val="18"/>
              </w:rPr>
              <w:t>Potentially more resilient to SLR</w:t>
            </w:r>
          </w:p>
          <w:p w14:paraId="4471552E" w14:textId="77777777" w:rsidR="00D53AFF" w:rsidRPr="005A1040" w:rsidRDefault="00D53AFF" w:rsidP="000915E4">
            <w:pPr>
              <w:ind w:left="6"/>
              <w:jc w:val="left"/>
              <w:rPr>
                <w:sz w:val="18"/>
                <w:szCs w:val="18"/>
              </w:rPr>
            </w:pPr>
          </w:p>
        </w:tc>
        <w:tc>
          <w:tcPr>
            <w:tcW w:w="3006" w:type="dxa"/>
          </w:tcPr>
          <w:p w14:paraId="4ADDAD56" w14:textId="77777777" w:rsidR="00D53AFF" w:rsidRDefault="00D53AFF" w:rsidP="00D53AFF">
            <w:pPr>
              <w:pStyle w:val="ListParagraph"/>
              <w:numPr>
                <w:ilvl w:val="0"/>
                <w:numId w:val="49"/>
              </w:numPr>
              <w:ind w:left="110" w:hanging="141"/>
              <w:jc w:val="left"/>
              <w:rPr>
                <w:sz w:val="18"/>
                <w:szCs w:val="18"/>
              </w:rPr>
            </w:pPr>
            <w:r>
              <w:rPr>
                <w:sz w:val="18"/>
                <w:szCs w:val="18"/>
              </w:rPr>
              <w:t>Lower value fish habitat, isolated for much of tidal cycle</w:t>
            </w:r>
          </w:p>
          <w:p w14:paraId="354F9E19" w14:textId="77777777" w:rsidR="00D53AFF" w:rsidRPr="005A1040" w:rsidRDefault="00D53AFF" w:rsidP="00D53AFF">
            <w:pPr>
              <w:pStyle w:val="ListParagraph"/>
              <w:numPr>
                <w:ilvl w:val="0"/>
                <w:numId w:val="49"/>
              </w:numPr>
              <w:ind w:left="110" w:hanging="141"/>
              <w:jc w:val="left"/>
              <w:rPr>
                <w:sz w:val="18"/>
                <w:szCs w:val="18"/>
              </w:rPr>
            </w:pPr>
            <w:r>
              <w:rPr>
                <w:sz w:val="18"/>
                <w:szCs w:val="18"/>
              </w:rPr>
              <w:t>More prone to invasion by invasive species</w:t>
            </w:r>
          </w:p>
        </w:tc>
      </w:tr>
    </w:tbl>
    <w:p w14:paraId="06A4AD85" w14:textId="63D69DBF" w:rsidR="559EFC6C" w:rsidRPr="004C769A" w:rsidRDefault="0641C4F7" w:rsidP="004C769A">
      <w:pPr>
        <w:pStyle w:val="Heading2"/>
      </w:pPr>
      <w:r w:rsidRPr="004C769A">
        <w:t>Data limitations</w:t>
      </w:r>
      <w:r w:rsidR="7C4632CD" w:rsidRPr="004C769A">
        <w:t xml:space="preserve"> and Underlying Mechanisms</w:t>
      </w:r>
    </w:p>
    <w:p w14:paraId="2535A83D" w14:textId="1A93D07B" w:rsidR="559EFC6C" w:rsidRDefault="0035BF81" w:rsidP="004C769A">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they do not </w:t>
      </w:r>
      <w:r w:rsidR="00D53AFF">
        <w:t xml:space="preserve">claim to </w:t>
      </w:r>
      <w:r w:rsidR="74994981" w:rsidRPr="005B1331">
        <w:t>identify 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lastRenderedPageBreak/>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0DD7EC2">
        <w:t xml:space="preserve"> that go beyond short</w:t>
      </w:r>
      <w:r w:rsidR="00270EAD">
        <w:t>-</w:t>
      </w:r>
      <w:r w:rsidR="00DD7EC2">
        <w:t xml:space="preserve"> term</w:t>
      </w:r>
      <w:r w:rsidR="0015551F">
        <w:t>, localized,</w:t>
      </w:r>
      <w:r w:rsidR="00DD7EC2">
        <w:t xml:space="preserve"> mitigation</w:t>
      </w:r>
      <w:r w:rsidR="0D627A93" w:rsidRPr="43C0CAC4">
        <w:t>.</w:t>
      </w:r>
      <w:r w:rsidR="18684AF2" w:rsidRPr="43C0CAC4">
        <w:t xml:space="preserve"> </w:t>
      </w:r>
    </w:p>
    <w:p w14:paraId="6CE2D61F" w14:textId="2F60D073" w:rsidR="43C0CAC4" w:rsidRDefault="43C0CAC4" w:rsidP="004C769A"/>
    <w:p w14:paraId="2E3CE003" w14:textId="6C5374FB"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 w14:paraId="134FABED" w14:textId="77777777" w:rsidR="00F8589F" w:rsidRPr="004C769A" w:rsidRDefault="00F8589F" w:rsidP="004C769A">
      <w:pPr>
        <w:pStyle w:val="Heading1"/>
      </w:pPr>
      <w:r w:rsidRPr="004C769A">
        <w:t xml:space="preserve">Conclusion </w:t>
      </w:r>
    </w:p>
    <w:p w14:paraId="08F3933A" w14:textId="0575E13A" w:rsidR="00B54613" w:rsidRDefault="00F8589F" w:rsidP="004C769A">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287A72E3" w14:textId="77777777" w:rsidR="00FB0A19" w:rsidRPr="00FB0A19" w:rsidRDefault="001859BB" w:rsidP="00FB0A19">
      <w:pPr>
        <w:pStyle w:val="Bibliography"/>
        <w:rPr>
          <w:lang w:val="en-GB"/>
        </w:rPr>
      </w:pPr>
      <w:r>
        <w:fldChar w:fldCharType="begin"/>
      </w:r>
      <w:r>
        <w:instrText xml:space="preserve"> ADDIN ZOTERO_BIBL {"uncited":[],"omitted":[],"custom":[]} CSL_BIBLIOGRAPHY </w:instrText>
      </w:r>
      <w:r>
        <w:fldChar w:fldCharType="separate"/>
      </w:r>
      <w:r w:rsidR="00FB0A19" w:rsidRPr="00FB0A19">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7C963B0A" w14:textId="77777777" w:rsidR="00FB0A19" w:rsidRPr="00FB0A19" w:rsidRDefault="00FB0A19" w:rsidP="00FB0A19">
      <w:pPr>
        <w:pStyle w:val="Bibliography"/>
        <w:rPr>
          <w:lang w:val="en-GB"/>
        </w:rPr>
      </w:pPr>
      <w:r w:rsidRPr="00FB0A19">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2A63E0E6" w14:textId="77777777" w:rsidR="00FB0A19" w:rsidRPr="00FB0A19" w:rsidRDefault="00FB0A19" w:rsidP="00FB0A19">
      <w:pPr>
        <w:pStyle w:val="Bibliography"/>
        <w:rPr>
          <w:lang w:val="en-GB"/>
        </w:rPr>
      </w:pPr>
      <w:r w:rsidRPr="00FB0A19">
        <w:rPr>
          <w:lang w:val="en-GB"/>
        </w:rPr>
        <w:t>Avenza Systems Inc. 2021. Avenza Maps. Toronto, Ontario.</w:t>
      </w:r>
    </w:p>
    <w:p w14:paraId="54B7B18B" w14:textId="77777777" w:rsidR="00FB0A19" w:rsidRPr="00FB0A19" w:rsidRDefault="00FB0A19" w:rsidP="00FB0A19">
      <w:pPr>
        <w:pStyle w:val="Bibliography"/>
        <w:rPr>
          <w:lang w:val="en-GB"/>
        </w:rPr>
      </w:pPr>
      <w:r w:rsidRPr="00FB0A19">
        <w:rPr>
          <w:lang w:val="en-GB"/>
        </w:rPr>
        <w:t>Balke E. 2017. Investigating the role of elevated salinity in the recession of a large brackish marsh in the Fraser River estuary. Masters Project. Simon Fraser University &amp; British Columbia Institute of Technology, Burnaby.</w:t>
      </w:r>
    </w:p>
    <w:p w14:paraId="2623011B" w14:textId="77777777" w:rsidR="00FB0A19" w:rsidRPr="00FB0A19" w:rsidRDefault="00FB0A19" w:rsidP="00FB0A19">
      <w:pPr>
        <w:pStyle w:val="Bibliography"/>
        <w:rPr>
          <w:lang w:val="en-GB"/>
        </w:rPr>
      </w:pPr>
      <w:r w:rsidRPr="00FB0A19">
        <w:rPr>
          <w:lang w:val="en-GB"/>
        </w:rPr>
        <w:t xml:space="preserve">Barbier EB, Hacker SD, Kennedy C, Koch EW, Stier AC, Silliman BR. 2011. The value of estuarine and coastal ecosystem services. Ecological Monographs </w:t>
      </w:r>
      <w:r w:rsidRPr="00FB0A19">
        <w:rPr>
          <w:b/>
          <w:bCs/>
          <w:lang w:val="en-GB"/>
        </w:rPr>
        <w:t>81</w:t>
      </w:r>
      <w:r w:rsidRPr="00FB0A19">
        <w:rPr>
          <w:lang w:val="en-GB"/>
        </w:rPr>
        <w:t>:169–193.</w:t>
      </w:r>
    </w:p>
    <w:p w14:paraId="27EE39F5" w14:textId="77777777" w:rsidR="00FB0A19" w:rsidRPr="00FB0A19" w:rsidRDefault="00FB0A19" w:rsidP="00FB0A19">
      <w:pPr>
        <w:pStyle w:val="Bibliography"/>
        <w:rPr>
          <w:lang w:val="en-GB"/>
        </w:rPr>
      </w:pPr>
      <w:r w:rsidRPr="00FB0A19">
        <w:rPr>
          <w:lang w:val="en-GB"/>
        </w:rPr>
        <w:t>Bartoń K. 2020. MuMIn: Multi-Model Inference. Available from https://CRAN.R-project.org/package=MuMIn.</w:t>
      </w:r>
    </w:p>
    <w:p w14:paraId="79323AFA" w14:textId="77777777" w:rsidR="00FB0A19" w:rsidRPr="00FB0A19" w:rsidRDefault="00FB0A19" w:rsidP="00FB0A19">
      <w:pPr>
        <w:pStyle w:val="Bibliography"/>
        <w:rPr>
          <w:lang w:val="en-GB"/>
        </w:rPr>
      </w:pPr>
      <w:r w:rsidRPr="00FB0A19">
        <w:rPr>
          <w:lang w:val="en-GB"/>
        </w:rPr>
        <w:t xml:space="preserve">Bates D, Mächler M, Bolker B, Walker S. 2015. Fitting Linear Mixed-Effects Models Using </w:t>
      </w:r>
      <w:r w:rsidRPr="00FB0A19">
        <w:rPr>
          <w:b/>
          <w:bCs/>
          <w:lang w:val="en-GB"/>
        </w:rPr>
        <w:t>lme4</w:t>
      </w:r>
      <w:r w:rsidRPr="00FB0A19">
        <w:rPr>
          <w:lang w:val="en-GB"/>
        </w:rPr>
        <w:t xml:space="preserve">. Journal of Statistical Software </w:t>
      </w:r>
      <w:r w:rsidRPr="00FB0A19">
        <w:rPr>
          <w:b/>
          <w:bCs/>
          <w:lang w:val="en-GB"/>
        </w:rPr>
        <w:t>67</w:t>
      </w:r>
      <w:r w:rsidRPr="00FB0A19">
        <w:rPr>
          <w:lang w:val="en-GB"/>
        </w:rPr>
        <w:t>. Available from http://www.jstatsoft.org/v67/i01/ (accessed September 7, 2021).</w:t>
      </w:r>
    </w:p>
    <w:p w14:paraId="170D73E5" w14:textId="77777777" w:rsidR="00FB0A19" w:rsidRPr="00FB0A19" w:rsidRDefault="00FB0A19" w:rsidP="00FB0A19">
      <w:pPr>
        <w:pStyle w:val="Bibliography"/>
        <w:rPr>
          <w:lang w:val="en-GB"/>
        </w:rPr>
      </w:pPr>
      <w:r w:rsidRPr="00FB0A19">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7A23E165" w14:textId="77777777" w:rsidR="00FB0A19" w:rsidRPr="00FB0A19" w:rsidRDefault="00FB0A19" w:rsidP="00FB0A19">
      <w:pPr>
        <w:pStyle w:val="Bibliography"/>
        <w:rPr>
          <w:lang w:val="en-GB"/>
        </w:rPr>
      </w:pPr>
      <w:r w:rsidRPr="00FB0A19">
        <w:rPr>
          <w:lang w:val="en-GB"/>
        </w:rPr>
        <w:t xml:space="preserve">Boyle CA. 1997. Changes in Land Cover and Subsequent Effects on Lower Fraser Basin Ecosystems from 1827 to 1990. Environmental Management </w:t>
      </w:r>
      <w:r w:rsidRPr="00FB0A19">
        <w:rPr>
          <w:b/>
          <w:bCs/>
          <w:lang w:val="en-GB"/>
        </w:rPr>
        <w:t>21</w:t>
      </w:r>
      <w:r w:rsidRPr="00FB0A19">
        <w:rPr>
          <w:lang w:val="en-GB"/>
        </w:rPr>
        <w:t>:185–196.</w:t>
      </w:r>
    </w:p>
    <w:p w14:paraId="4D8ACB4A" w14:textId="77777777" w:rsidR="00FB0A19" w:rsidRPr="00FB0A19" w:rsidRDefault="00FB0A19" w:rsidP="00FB0A19">
      <w:pPr>
        <w:pStyle w:val="Bibliography"/>
        <w:rPr>
          <w:lang w:val="en-GB"/>
        </w:rPr>
      </w:pPr>
      <w:r w:rsidRPr="00FB0A19">
        <w:rPr>
          <w:lang w:val="en-GB"/>
        </w:rPr>
        <w:t>Bradford MJ, Macdonald JS, Levings CD. 2017. Monitoring fish habitat compensation in the Pacific region: lessons from the past 30 years. Page vi + 26. 2017/033, DFO Can. Sci. Advis. Sec. Res. Doc. Fisheries and Oceans Canada, Ottawa.</w:t>
      </w:r>
    </w:p>
    <w:p w14:paraId="60A5A96D" w14:textId="77777777" w:rsidR="00FB0A19" w:rsidRPr="00FB0A19" w:rsidRDefault="00FB0A19" w:rsidP="00FB0A19">
      <w:pPr>
        <w:pStyle w:val="Bibliography"/>
        <w:rPr>
          <w:lang w:val="en-GB"/>
        </w:rPr>
      </w:pPr>
      <w:r w:rsidRPr="00FB0A19">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FB0A19">
        <w:rPr>
          <w:b/>
          <w:bCs/>
          <w:lang w:val="en-GB"/>
        </w:rPr>
        <w:t>14</w:t>
      </w:r>
      <w:r w:rsidRPr="00FB0A19">
        <w:rPr>
          <w:lang w:val="en-GB"/>
        </w:rPr>
        <w:t>:e0218558.</w:t>
      </w:r>
    </w:p>
    <w:p w14:paraId="4E61A8BE" w14:textId="77777777" w:rsidR="00FB0A19" w:rsidRPr="00FB0A19" w:rsidRDefault="00FB0A19" w:rsidP="00FB0A19">
      <w:pPr>
        <w:pStyle w:val="Bibliography"/>
        <w:rPr>
          <w:lang w:val="en-GB"/>
        </w:rPr>
      </w:pPr>
      <w:r w:rsidRPr="00FB0A19">
        <w:rPr>
          <w:lang w:val="en-GB"/>
        </w:rPr>
        <w:t xml:space="preserve">Butler RW, Campbell RW. 1987. The Birds of the Fraser River Delta: Populations, Ecology and International Significance. Occasional Paper </w:t>
      </w:r>
      <w:r w:rsidRPr="00FB0A19">
        <w:rPr>
          <w:b/>
          <w:bCs/>
          <w:lang w:val="en-GB"/>
        </w:rPr>
        <w:t>65</w:t>
      </w:r>
      <w:r w:rsidRPr="00FB0A19">
        <w:rPr>
          <w:lang w:val="en-GB"/>
        </w:rPr>
        <w:t>:1–73.</w:t>
      </w:r>
    </w:p>
    <w:p w14:paraId="13935B51" w14:textId="77777777" w:rsidR="00FB0A19" w:rsidRPr="00FB0A19" w:rsidRDefault="00FB0A19" w:rsidP="00FB0A19">
      <w:pPr>
        <w:pStyle w:val="Bibliography"/>
        <w:rPr>
          <w:lang w:val="en-GB"/>
        </w:rPr>
      </w:pPr>
      <w:r w:rsidRPr="00FB0A19">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FB0A19">
        <w:rPr>
          <w:b/>
          <w:bCs/>
          <w:lang w:val="en-GB"/>
        </w:rPr>
        <w:t>625</w:t>
      </w:r>
      <w:r w:rsidRPr="00FB0A19">
        <w:rPr>
          <w:lang w:val="en-GB"/>
        </w:rPr>
        <w:t>:145–162.</w:t>
      </w:r>
    </w:p>
    <w:p w14:paraId="1722E12F" w14:textId="77777777" w:rsidR="00FB0A19" w:rsidRPr="00FB0A19" w:rsidRDefault="00FB0A19" w:rsidP="00FB0A19">
      <w:pPr>
        <w:pStyle w:val="Bibliography"/>
        <w:rPr>
          <w:lang w:val="en-GB"/>
        </w:rPr>
      </w:pPr>
      <w:r w:rsidRPr="00FB0A19">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FB0A19">
        <w:rPr>
          <w:b/>
          <w:bCs/>
          <w:lang w:val="en-GB"/>
        </w:rPr>
        <w:t>78</w:t>
      </w:r>
      <w:r w:rsidRPr="00FB0A19">
        <w:rPr>
          <w:lang w:val="en-GB"/>
        </w:rPr>
        <w:t>:539–550.</w:t>
      </w:r>
    </w:p>
    <w:p w14:paraId="302588BD" w14:textId="77777777" w:rsidR="00FB0A19" w:rsidRPr="00FB0A19" w:rsidRDefault="00FB0A19" w:rsidP="00FB0A19">
      <w:pPr>
        <w:pStyle w:val="Bibliography"/>
        <w:rPr>
          <w:lang w:val="en-GB"/>
        </w:rPr>
      </w:pPr>
      <w:r w:rsidRPr="00FB0A19">
        <w:rPr>
          <w:lang w:val="en-GB"/>
        </w:rPr>
        <w:t>Community Mapping Network (CMN). 2021. BIEAP - FREMP Atlas. Available from https://cmnmaps.ca/dfo_fremp/ (accessed November 22, 2021).</w:t>
      </w:r>
    </w:p>
    <w:p w14:paraId="2AFB8B22" w14:textId="77777777" w:rsidR="00FB0A19" w:rsidRPr="00FB0A19" w:rsidRDefault="00FB0A19" w:rsidP="00FB0A19">
      <w:pPr>
        <w:pStyle w:val="Bibliography"/>
        <w:rPr>
          <w:lang w:val="en-GB"/>
        </w:rPr>
      </w:pPr>
      <w:r w:rsidRPr="00FB0A19">
        <w:rPr>
          <w:lang w:val="en-GB"/>
        </w:rPr>
        <w:t xml:space="preserve">Crain CM, Silliman BR, Bertness SL, Bertness MD. 2004. Physical and Biotic Drivers of Plant Distribution Across Estuarine Salinity Gradients. Ecology </w:t>
      </w:r>
      <w:r w:rsidRPr="00FB0A19">
        <w:rPr>
          <w:b/>
          <w:bCs/>
          <w:lang w:val="en-GB"/>
        </w:rPr>
        <w:t>85</w:t>
      </w:r>
      <w:r w:rsidRPr="00FB0A19">
        <w:rPr>
          <w:lang w:val="en-GB"/>
        </w:rPr>
        <w:t>:2539–2549.</w:t>
      </w:r>
    </w:p>
    <w:p w14:paraId="0F157457" w14:textId="77777777" w:rsidR="00FB0A19" w:rsidRPr="00FB0A19" w:rsidRDefault="00FB0A19" w:rsidP="00FB0A19">
      <w:pPr>
        <w:pStyle w:val="Bibliography"/>
        <w:rPr>
          <w:lang w:val="en-GB"/>
        </w:rPr>
      </w:pPr>
      <w:r w:rsidRPr="00FB0A19">
        <w:rPr>
          <w:lang w:val="en-GB"/>
        </w:rPr>
        <w:t>Crandell CJ. 2001. Effect of grazing by Branta canadensis (Canada Geese) on the fitness of Carex lyngbyei (Lyngby’s sedge) at a restored wetland in the Duwamish River Estuary. Masters Thesis. University of Washington, Seattle, WA.</w:t>
      </w:r>
    </w:p>
    <w:p w14:paraId="451CF10A" w14:textId="77777777" w:rsidR="00FB0A19" w:rsidRPr="00FB0A19" w:rsidRDefault="00FB0A19" w:rsidP="00FB0A19">
      <w:pPr>
        <w:pStyle w:val="Bibliography"/>
        <w:rPr>
          <w:lang w:val="en-GB"/>
        </w:rPr>
      </w:pPr>
      <w:r w:rsidRPr="00FB0A19">
        <w:rPr>
          <w:lang w:val="en-GB"/>
        </w:rPr>
        <w:t xml:space="preserve">Dahl TE. 1990. Wetlands losses in the United States 1780s to 1980s. Page 13. U.S. Department of the Interior, Fish and Wildlife Research. Available from </w:t>
      </w:r>
      <w:r w:rsidRPr="00FB0A19">
        <w:rPr>
          <w:lang w:val="en-GB"/>
        </w:rPr>
        <w:lastRenderedPageBreak/>
        <w:t>https://www.fws.gov/wetlands/documents/Wetlands-Losses-in-the-United-States-1780s-to-1980s.pdf (accessed October 19, 2021).</w:t>
      </w:r>
    </w:p>
    <w:p w14:paraId="0257F8C2" w14:textId="77777777" w:rsidR="00FB0A19" w:rsidRPr="00FB0A19" w:rsidRDefault="00FB0A19" w:rsidP="00FB0A19">
      <w:pPr>
        <w:pStyle w:val="Bibliography"/>
        <w:rPr>
          <w:lang w:val="en-GB"/>
        </w:rPr>
      </w:pPr>
      <w:r w:rsidRPr="00FB0A19">
        <w:rPr>
          <w:lang w:val="en-GB"/>
        </w:rPr>
        <w:t xml:space="preserve">Dawe NK, Boyd WS, Martin T, Anderson S, Wright M. 2015. Significant marsh primary production is being lost from the Campbell River estuary: another case of too many resident Canada Geese (Branta canadensis)? </w:t>
      </w:r>
      <w:r w:rsidRPr="00FB0A19">
        <w:rPr>
          <w:b/>
          <w:bCs/>
          <w:lang w:val="en-GB"/>
        </w:rPr>
        <w:t>25</w:t>
      </w:r>
      <w:r w:rsidRPr="00FB0A19">
        <w:rPr>
          <w:lang w:val="en-GB"/>
        </w:rPr>
        <w:t>:11.</w:t>
      </w:r>
    </w:p>
    <w:p w14:paraId="03EEE214" w14:textId="77777777" w:rsidR="00FB0A19" w:rsidRPr="00FB0A19" w:rsidRDefault="00FB0A19" w:rsidP="00FB0A19">
      <w:pPr>
        <w:pStyle w:val="Bibliography"/>
        <w:rPr>
          <w:lang w:val="en-GB"/>
        </w:rPr>
      </w:pPr>
      <w:r w:rsidRPr="00FB0A19">
        <w:rPr>
          <w:lang w:val="en-GB"/>
        </w:rPr>
        <w:t>Department of Fisheries and Oceans. 1986. Policy for the management of fish habitat. Pages 1–32. Communications Directorate, Ottawa, Ontario.</w:t>
      </w:r>
    </w:p>
    <w:p w14:paraId="7E63C433" w14:textId="77777777" w:rsidR="00FB0A19" w:rsidRPr="00FB0A19" w:rsidRDefault="00FB0A19" w:rsidP="00FB0A19">
      <w:pPr>
        <w:pStyle w:val="Bibliography"/>
        <w:rPr>
          <w:lang w:val="en-GB"/>
        </w:rPr>
      </w:pPr>
      <w:r w:rsidRPr="00FB0A19">
        <w:rPr>
          <w:lang w:val="en-GB"/>
        </w:rPr>
        <w:t xml:space="preserve">Engels JG, Jensen K. 2009. Patterns of wetland plant diversity along estuarine stress gradients of the Elbe (Germany) and Connecticut (USA) Rivers. Plant Ecology &amp; Diversity </w:t>
      </w:r>
      <w:r w:rsidRPr="00FB0A19">
        <w:rPr>
          <w:b/>
          <w:bCs/>
          <w:lang w:val="en-GB"/>
        </w:rPr>
        <w:t>2</w:t>
      </w:r>
      <w:r w:rsidRPr="00FB0A19">
        <w:rPr>
          <w:lang w:val="en-GB"/>
        </w:rPr>
        <w:t>:301–311.</w:t>
      </w:r>
    </w:p>
    <w:p w14:paraId="546ACC6E" w14:textId="77777777" w:rsidR="00FB0A19" w:rsidRPr="00FB0A19" w:rsidRDefault="00FB0A19" w:rsidP="00FB0A19">
      <w:pPr>
        <w:pStyle w:val="Bibliography"/>
        <w:rPr>
          <w:lang w:val="en-GB"/>
        </w:rPr>
      </w:pPr>
      <w:r w:rsidRPr="00FB0A19">
        <w:rPr>
          <w:lang w:val="en-GB"/>
        </w:rPr>
        <w:t>Fisheries and Oceans Canada. 2019. Fish and Fish Habitat Protection Policy Statement. Page 37. Ottawa.</w:t>
      </w:r>
    </w:p>
    <w:p w14:paraId="203188E1" w14:textId="77777777" w:rsidR="00FB0A19" w:rsidRPr="00FB0A19" w:rsidRDefault="00FB0A19" w:rsidP="00FB0A19">
      <w:pPr>
        <w:pStyle w:val="Bibliography"/>
        <w:rPr>
          <w:lang w:val="en-GB"/>
        </w:rPr>
      </w:pPr>
      <w:r w:rsidRPr="00FB0A19">
        <w:rPr>
          <w:lang w:val="en-GB"/>
        </w:rPr>
        <w:t xml:space="preserve">Fitzpatrick SM, Rick TC, Erlandson JM. 2015. Recent Progress, Trends, and Developments in Island and Coastal Archaeology. The Journal of Island and Coastal Archaeology </w:t>
      </w:r>
      <w:r w:rsidRPr="00FB0A19">
        <w:rPr>
          <w:b/>
          <w:bCs/>
          <w:lang w:val="en-GB"/>
        </w:rPr>
        <w:t>10</w:t>
      </w:r>
      <w:r w:rsidRPr="00FB0A19">
        <w:rPr>
          <w:lang w:val="en-GB"/>
        </w:rPr>
        <w:t>:3–27.</w:t>
      </w:r>
    </w:p>
    <w:p w14:paraId="275CEF50" w14:textId="77777777" w:rsidR="00FB0A19" w:rsidRPr="00FB0A19" w:rsidRDefault="00FB0A19" w:rsidP="00FB0A19">
      <w:pPr>
        <w:pStyle w:val="Bibliography"/>
        <w:rPr>
          <w:lang w:val="en-GB"/>
        </w:rPr>
      </w:pPr>
      <w:r w:rsidRPr="00FB0A19">
        <w:rPr>
          <w:lang w:val="en-GB"/>
        </w:rPr>
        <w:t>Forysinski K. 2019. Nature-based flood protection: the contribution of tidal marsh vegetation to wave attenuation at Sturgeon Bank. Masters Thesis. University of British Columbia.</w:t>
      </w:r>
    </w:p>
    <w:p w14:paraId="3355A628" w14:textId="77777777" w:rsidR="00FB0A19" w:rsidRPr="00FB0A19" w:rsidRDefault="00FB0A19" w:rsidP="00FB0A19">
      <w:pPr>
        <w:pStyle w:val="Bibliography"/>
        <w:rPr>
          <w:lang w:val="en-GB"/>
        </w:rPr>
      </w:pPr>
      <w:r w:rsidRPr="00FB0A19">
        <w:rPr>
          <w:lang w:val="en-GB"/>
        </w:rPr>
        <w:t>Fox J, Weisberg S. 2019. An {R} Companion to Applied RegressionThird. Sage, Thousand Oaks, California. Available from URL:   https://socialsciences.mcmaster.ca/jfox/Books/Companion/.</w:t>
      </w:r>
    </w:p>
    <w:p w14:paraId="77D41B0E" w14:textId="77777777" w:rsidR="00FB0A19" w:rsidRPr="00FB0A19" w:rsidRDefault="00FB0A19" w:rsidP="00FB0A19">
      <w:pPr>
        <w:pStyle w:val="Bibliography"/>
        <w:rPr>
          <w:lang w:val="en-GB"/>
        </w:rPr>
      </w:pPr>
      <w:r w:rsidRPr="00FB0A19">
        <w:rPr>
          <w:lang w:val="en-GB"/>
        </w:rPr>
        <w:t>GRASS Development Team. 2012. Geographic Resources Analysis Support System (GRASS). Open Source Geospatial Foundation. Available from http://grass.osgeo.org.</w:t>
      </w:r>
    </w:p>
    <w:p w14:paraId="1F1ECFB7" w14:textId="77777777" w:rsidR="00FB0A19" w:rsidRPr="00FB0A19" w:rsidRDefault="00FB0A19" w:rsidP="00FB0A19">
      <w:pPr>
        <w:pStyle w:val="Bibliography"/>
        <w:rPr>
          <w:lang w:val="en-GB"/>
        </w:rPr>
      </w:pPr>
      <w:r w:rsidRPr="00FB0A19">
        <w:rPr>
          <w:lang w:val="en-GB"/>
        </w:rPr>
        <w:t xml:space="preserve">Grout JA, Levings CD, Richardson JS. 1997. Decomposition Rates of Purple Loosestrife (Lythrum salicaria) and Lyngbyei’s Sedge (Carex lyngbyei) in the Fraser River Estuary. Estuaries </w:t>
      </w:r>
      <w:r w:rsidRPr="00FB0A19">
        <w:rPr>
          <w:b/>
          <w:bCs/>
          <w:lang w:val="en-GB"/>
        </w:rPr>
        <w:t>20</w:t>
      </w:r>
      <w:r w:rsidRPr="00FB0A19">
        <w:rPr>
          <w:lang w:val="en-GB"/>
        </w:rPr>
        <w:t>:96–102.</w:t>
      </w:r>
    </w:p>
    <w:p w14:paraId="7C135B0C" w14:textId="77777777" w:rsidR="00FB0A19" w:rsidRPr="00FB0A19" w:rsidRDefault="00FB0A19" w:rsidP="00FB0A19">
      <w:pPr>
        <w:pStyle w:val="Bibliography"/>
        <w:rPr>
          <w:lang w:val="en-GB"/>
        </w:rPr>
      </w:pPr>
      <w:r w:rsidRPr="00FB0A19">
        <w:rPr>
          <w:lang w:val="en-GB"/>
        </w:rPr>
        <w:t xml:space="preserve">Haines EB, Hanson RB. 1979. Experimental degradation of detritus made from the salt marsh plants </w:t>
      </w:r>
      <w:r w:rsidRPr="00FB0A19">
        <w:rPr>
          <w:i/>
          <w:iCs/>
          <w:lang w:val="en-GB"/>
        </w:rPr>
        <w:t xml:space="preserve"> Spartina alterniflora </w:t>
      </w:r>
      <w:r w:rsidRPr="00FB0A19">
        <w:rPr>
          <w:lang w:val="en-GB"/>
        </w:rPr>
        <w:t xml:space="preserve"> Loisel., </w:t>
      </w:r>
      <w:r w:rsidRPr="00FB0A19">
        <w:rPr>
          <w:i/>
          <w:iCs/>
          <w:lang w:val="en-GB"/>
        </w:rPr>
        <w:t xml:space="preserve"> Salicornia virginica </w:t>
      </w:r>
      <w:r w:rsidRPr="00FB0A19">
        <w:rPr>
          <w:lang w:val="en-GB"/>
        </w:rPr>
        <w:t xml:space="preserve"> L., and </w:t>
      </w:r>
      <w:r w:rsidRPr="00FB0A19">
        <w:rPr>
          <w:i/>
          <w:iCs/>
          <w:lang w:val="en-GB"/>
        </w:rPr>
        <w:t xml:space="preserve"> Juncus roemerianus </w:t>
      </w:r>
      <w:r w:rsidRPr="00FB0A19">
        <w:rPr>
          <w:lang w:val="en-GB"/>
        </w:rPr>
        <w:t xml:space="preserve"> Scheele. Journal of Experimental Marine Biology and Ecology </w:t>
      </w:r>
      <w:r w:rsidRPr="00FB0A19">
        <w:rPr>
          <w:b/>
          <w:bCs/>
          <w:lang w:val="en-GB"/>
        </w:rPr>
        <w:t>40</w:t>
      </w:r>
      <w:r w:rsidRPr="00FB0A19">
        <w:rPr>
          <w:lang w:val="en-GB"/>
        </w:rPr>
        <w:t>:27–40.</w:t>
      </w:r>
    </w:p>
    <w:p w14:paraId="0D98C4B6" w14:textId="77777777" w:rsidR="00FB0A19" w:rsidRPr="00FB0A19" w:rsidRDefault="00FB0A19" w:rsidP="00FB0A19">
      <w:pPr>
        <w:pStyle w:val="Bibliography"/>
        <w:rPr>
          <w:lang w:val="en-GB"/>
        </w:rPr>
      </w:pPr>
      <w:r w:rsidRPr="00FB0A19">
        <w:rPr>
          <w:lang w:val="en-GB"/>
        </w:rPr>
        <w:t xml:space="preserve">Hector A et al. 2010. General stabilizing effects of plant diversity on grassland productivity through population asynchrony and overyielding. Ecology </w:t>
      </w:r>
      <w:r w:rsidRPr="00FB0A19">
        <w:rPr>
          <w:b/>
          <w:bCs/>
          <w:lang w:val="en-GB"/>
        </w:rPr>
        <w:t>91</w:t>
      </w:r>
      <w:r w:rsidRPr="00FB0A19">
        <w:rPr>
          <w:lang w:val="en-GB"/>
        </w:rPr>
        <w:t>:2213–2220.</w:t>
      </w:r>
    </w:p>
    <w:p w14:paraId="38BF3C94" w14:textId="77777777" w:rsidR="00FB0A19" w:rsidRPr="00FB0A19" w:rsidRDefault="00FB0A19" w:rsidP="00FB0A19">
      <w:pPr>
        <w:pStyle w:val="Bibliography"/>
        <w:rPr>
          <w:lang w:val="en-GB"/>
        </w:rPr>
      </w:pPr>
      <w:r w:rsidRPr="00FB0A19">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B83D807" w14:textId="77777777" w:rsidR="00FB0A19" w:rsidRPr="00FB0A19" w:rsidRDefault="00FB0A19" w:rsidP="00FB0A19">
      <w:pPr>
        <w:pStyle w:val="Bibliography"/>
        <w:rPr>
          <w:lang w:val="en-GB"/>
        </w:rPr>
      </w:pPr>
      <w:r w:rsidRPr="00FB0A19">
        <w:rPr>
          <w:lang w:val="en-GB"/>
        </w:rPr>
        <w:t>James G, Witten D, Hastie T, Tibshirani R, editors. 2013. An introduction to statistical learning: with applications in R. Springer, New York.</w:t>
      </w:r>
    </w:p>
    <w:p w14:paraId="2C034B5A" w14:textId="77777777" w:rsidR="00FB0A19" w:rsidRPr="00FB0A19" w:rsidRDefault="00FB0A19" w:rsidP="00FB0A19">
      <w:pPr>
        <w:pStyle w:val="Bibliography"/>
        <w:rPr>
          <w:lang w:val="en-GB"/>
        </w:rPr>
      </w:pPr>
      <w:r w:rsidRPr="00FB0A19">
        <w:rPr>
          <w:lang w:val="en-GB"/>
        </w:rPr>
        <w:t xml:space="preserve">James-Pirri M-J, Roman CT, Heltshe JF. 2007. Power analysis to determine sample size for monitoring vegetation change in salt marsh habitats. Wetlands Ecology and Management </w:t>
      </w:r>
      <w:r w:rsidRPr="00FB0A19">
        <w:rPr>
          <w:b/>
          <w:bCs/>
          <w:lang w:val="en-GB"/>
        </w:rPr>
        <w:t>15</w:t>
      </w:r>
      <w:r w:rsidRPr="00FB0A19">
        <w:rPr>
          <w:lang w:val="en-GB"/>
        </w:rPr>
        <w:t>:335–345.</w:t>
      </w:r>
    </w:p>
    <w:p w14:paraId="156E8820" w14:textId="77777777" w:rsidR="00FB0A19" w:rsidRPr="00FB0A19" w:rsidRDefault="00FB0A19" w:rsidP="00FB0A19">
      <w:pPr>
        <w:pStyle w:val="Bibliography"/>
        <w:rPr>
          <w:lang w:val="en-GB"/>
        </w:rPr>
      </w:pPr>
      <w:r w:rsidRPr="00FB0A19">
        <w:rPr>
          <w:lang w:val="en-GB"/>
        </w:rPr>
        <w:t xml:space="preserve">Jenkins NJ, Yeakley JA, Stewart EM. 2008. First-year responses to managed flooding of lower Columbia River bottomland vegetation dominated by Phalaris arundinacea. Wetlands </w:t>
      </w:r>
      <w:r w:rsidRPr="00FB0A19">
        <w:rPr>
          <w:b/>
          <w:bCs/>
          <w:lang w:val="en-GB"/>
        </w:rPr>
        <w:t>28</w:t>
      </w:r>
      <w:r w:rsidRPr="00FB0A19">
        <w:rPr>
          <w:lang w:val="en-GB"/>
        </w:rPr>
        <w:t>:1018–1027.</w:t>
      </w:r>
    </w:p>
    <w:p w14:paraId="4C68F197" w14:textId="77777777" w:rsidR="00FB0A19" w:rsidRPr="00FB0A19" w:rsidRDefault="00FB0A19" w:rsidP="00FB0A19">
      <w:pPr>
        <w:pStyle w:val="Bibliography"/>
        <w:rPr>
          <w:lang w:val="en-GB"/>
        </w:rPr>
      </w:pPr>
      <w:r w:rsidRPr="00FB0A19">
        <w:rPr>
          <w:lang w:val="en-GB"/>
        </w:rPr>
        <w:t xml:space="preserve">Kennish MJ. 2002. Environmental threats and environmental future of estuaries. Environmental Conservation </w:t>
      </w:r>
      <w:r w:rsidRPr="00FB0A19">
        <w:rPr>
          <w:b/>
          <w:bCs/>
          <w:lang w:val="en-GB"/>
        </w:rPr>
        <w:t>29</w:t>
      </w:r>
      <w:r w:rsidRPr="00FB0A19">
        <w:rPr>
          <w:lang w:val="en-GB"/>
        </w:rPr>
        <w:t>:78–107.</w:t>
      </w:r>
    </w:p>
    <w:p w14:paraId="71091002" w14:textId="77777777" w:rsidR="00FB0A19" w:rsidRPr="00FB0A19" w:rsidRDefault="00FB0A19" w:rsidP="00FB0A19">
      <w:pPr>
        <w:pStyle w:val="Bibliography"/>
        <w:rPr>
          <w:lang w:val="en-GB"/>
        </w:rPr>
      </w:pPr>
      <w:r w:rsidRPr="00FB0A19">
        <w:rPr>
          <w:lang w:val="en-GB"/>
        </w:rPr>
        <w:t xml:space="preserve">Kercher SM, Zedler JB. 2004. Flood tolerance in wetland angiosperms: a comparison of invasive and noninvasive species. Aquatic Botany </w:t>
      </w:r>
      <w:r w:rsidRPr="00FB0A19">
        <w:rPr>
          <w:b/>
          <w:bCs/>
          <w:lang w:val="en-GB"/>
        </w:rPr>
        <w:t>80</w:t>
      </w:r>
      <w:r w:rsidRPr="00FB0A19">
        <w:rPr>
          <w:lang w:val="en-GB"/>
        </w:rPr>
        <w:t>:89–102.</w:t>
      </w:r>
    </w:p>
    <w:p w14:paraId="03B81AFC" w14:textId="77777777" w:rsidR="00FB0A19" w:rsidRPr="00FB0A19" w:rsidRDefault="00FB0A19" w:rsidP="00FB0A19">
      <w:pPr>
        <w:pStyle w:val="Bibliography"/>
        <w:rPr>
          <w:lang w:val="en-GB"/>
        </w:rPr>
      </w:pPr>
      <w:r w:rsidRPr="00FB0A19">
        <w:rPr>
          <w:lang w:val="en-GB"/>
        </w:rPr>
        <w:t xml:space="preserve">Kirwan ML, Murray AB. 2008. Ecological and morphological response of brackish tidal marshland to the next century of sea level rise: Westham Island, British Columbia. Global and Planetary Change </w:t>
      </w:r>
      <w:r w:rsidRPr="00FB0A19">
        <w:rPr>
          <w:b/>
          <w:bCs/>
          <w:lang w:val="en-GB"/>
        </w:rPr>
        <w:t>60</w:t>
      </w:r>
      <w:r w:rsidRPr="00FB0A19">
        <w:rPr>
          <w:lang w:val="en-GB"/>
        </w:rPr>
        <w:t>:471–486.</w:t>
      </w:r>
    </w:p>
    <w:p w14:paraId="48EFEB92" w14:textId="77777777" w:rsidR="00FB0A19" w:rsidRPr="00FB0A19" w:rsidRDefault="00FB0A19" w:rsidP="00FB0A19">
      <w:pPr>
        <w:pStyle w:val="Bibliography"/>
        <w:rPr>
          <w:lang w:val="en-GB"/>
        </w:rPr>
      </w:pPr>
      <w:r w:rsidRPr="00FB0A19">
        <w:rPr>
          <w:lang w:val="en-GB"/>
        </w:rPr>
        <w:t>Kistritz RU. 1995. Habitat Compensation, Restoration and Creation in the Fraser River Estuary: Are We Achieving a No-Net-Loss of Fish Habitat? Page 70 p. plus Appendices (113 p.). Can. Tech. Rept. 2349, Fish. Aquat. Sci.</w:t>
      </w:r>
    </w:p>
    <w:p w14:paraId="372D1875" w14:textId="77777777" w:rsidR="00FB0A19" w:rsidRPr="00FB0A19" w:rsidRDefault="00FB0A19" w:rsidP="00FB0A19">
      <w:pPr>
        <w:pStyle w:val="Bibliography"/>
        <w:rPr>
          <w:lang w:val="en-GB"/>
        </w:rPr>
      </w:pPr>
      <w:r w:rsidRPr="00FB0A19">
        <w:rPr>
          <w:lang w:val="en-GB"/>
        </w:rPr>
        <w:t xml:space="preserve">Klimešová J. 1994. The effects of timing and duration of floods on growth of young plants of Phalaris arundinacea L. and Urtica dioica L.: an experimental study. Aquatic Botany </w:t>
      </w:r>
      <w:r w:rsidRPr="00FB0A19">
        <w:rPr>
          <w:b/>
          <w:bCs/>
          <w:lang w:val="en-GB"/>
        </w:rPr>
        <w:t>48</w:t>
      </w:r>
      <w:r w:rsidRPr="00FB0A19">
        <w:rPr>
          <w:lang w:val="en-GB"/>
        </w:rPr>
        <w:t>:21–29.</w:t>
      </w:r>
    </w:p>
    <w:p w14:paraId="581000DE" w14:textId="77777777" w:rsidR="00FB0A19" w:rsidRPr="00FB0A19" w:rsidRDefault="00FB0A19" w:rsidP="00FB0A19">
      <w:pPr>
        <w:pStyle w:val="Bibliography"/>
        <w:rPr>
          <w:lang w:val="en-GB"/>
        </w:rPr>
      </w:pPr>
      <w:r w:rsidRPr="00FB0A19">
        <w:rPr>
          <w:lang w:val="en-GB"/>
        </w:rPr>
        <w:t>Lee JJ. 2021. The impacts of exotic Typha on benthic invertebrate communities in the South Arm of the Fraser River Estuary. Page 41. Masters Project. Simon Fraser University &amp; British Columbia Institute of Technology, Burnaby.</w:t>
      </w:r>
    </w:p>
    <w:p w14:paraId="78FE1F9C" w14:textId="77777777" w:rsidR="00FB0A19" w:rsidRPr="00FB0A19" w:rsidRDefault="00FB0A19" w:rsidP="00FB0A19">
      <w:pPr>
        <w:pStyle w:val="Bibliography"/>
        <w:rPr>
          <w:lang w:val="en-GB"/>
        </w:rPr>
      </w:pPr>
      <w:r w:rsidRPr="00FB0A19">
        <w:rPr>
          <w:lang w:val="en-GB"/>
        </w:rPr>
        <w:t xml:space="preserve">Levings CD. 2004. Knowledge of fish ecology and its application to habitat management. Pages 213–236 in Groulx DC, Luternauer JL, Bilderback DE, editors. Fraser River Delta, British </w:t>
      </w:r>
      <w:r w:rsidRPr="00FB0A19">
        <w:rPr>
          <w:lang w:val="en-GB"/>
        </w:rPr>
        <w:lastRenderedPageBreak/>
        <w:t>Columbia: Issues of an Urban Estuary. Available from https://geoscan.nrcan.gc.ca/starweb/geoscan/servlet.starweb?path=geoscan/fulle.web&amp;search1=R=215810 (accessed November 24, 2021).</w:t>
      </w:r>
    </w:p>
    <w:p w14:paraId="480F9124" w14:textId="77777777" w:rsidR="00FB0A19" w:rsidRPr="00FB0A19" w:rsidRDefault="00FB0A19" w:rsidP="00FB0A19">
      <w:pPr>
        <w:pStyle w:val="Bibliography"/>
        <w:rPr>
          <w:lang w:val="en-GB"/>
        </w:rPr>
      </w:pPr>
      <w:r w:rsidRPr="00FB0A19">
        <w:rPr>
          <w:lang w:val="en-GB"/>
        </w:rPr>
        <w:t>Levings CD, Nishimura [ed.] DJH. 1996. Created and restored sedge marshes in the lower Fraser River and estuary: An evaluation of their functioning as fish habitat. Page 143. Canadian Technical Report 2126, Fisheries and Aquatic Sciences.</w:t>
      </w:r>
    </w:p>
    <w:p w14:paraId="183FFA75" w14:textId="77777777" w:rsidR="00FB0A19" w:rsidRPr="00FB0A19" w:rsidRDefault="00FB0A19" w:rsidP="00FB0A19">
      <w:pPr>
        <w:pStyle w:val="Bibliography"/>
        <w:rPr>
          <w:lang w:val="en-GB"/>
        </w:rPr>
      </w:pPr>
      <w:r w:rsidRPr="00FB0A19">
        <w:rPr>
          <w:lang w:val="en-GB"/>
        </w:rPr>
        <w:t>Lichvar RW, Melvin NC, Butterwick ML, Kirchner WN. 2012. National Wetland Plant List Indicator Rating Definitions. Page 14. US Army Corps of Engineers, Cold Regions Research and Engineering Laboratory.</w:t>
      </w:r>
    </w:p>
    <w:p w14:paraId="69780EF4" w14:textId="77777777" w:rsidR="00FB0A19" w:rsidRPr="00FB0A19" w:rsidRDefault="00FB0A19" w:rsidP="00FB0A19">
      <w:pPr>
        <w:pStyle w:val="Bibliography"/>
        <w:rPr>
          <w:lang w:val="en-GB"/>
        </w:rPr>
      </w:pPr>
      <w:r w:rsidRPr="00FB0A19">
        <w:rPr>
          <w:lang w:val="en-GB"/>
        </w:rPr>
        <w:t>Lievesley M, Stewart D, Knight R, Mason B. 2016. Assessing Habitat Compensation and Examining Limitations to Native Plant Establishment in the Lower Fraser River Estuary. Page 63.</w:t>
      </w:r>
    </w:p>
    <w:p w14:paraId="3DE2862D" w14:textId="77777777" w:rsidR="00FB0A19" w:rsidRPr="00FB0A19" w:rsidRDefault="00FB0A19" w:rsidP="00FB0A19">
      <w:pPr>
        <w:pStyle w:val="Bibliography"/>
        <w:rPr>
          <w:lang w:val="en-GB"/>
        </w:rPr>
      </w:pPr>
      <w:r w:rsidRPr="00FB0A19">
        <w:rPr>
          <w:lang w:val="en-GB"/>
        </w:rPr>
        <w:t xml:space="preserve">Loreau M, de Mazancourt C. 2013. Biodiversity and ecosystem stability: a synthesis of underlying mechanisms. Ecology Letters </w:t>
      </w:r>
      <w:r w:rsidRPr="00FB0A19">
        <w:rPr>
          <w:b/>
          <w:bCs/>
          <w:lang w:val="en-GB"/>
        </w:rPr>
        <w:t>16</w:t>
      </w:r>
      <w:r w:rsidRPr="00FB0A19">
        <w:rPr>
          <w:lang w:val="en-GB"/>
        </w:rPr>
        <w:t>:106–115.</w:t>
      </w:r>
    </w:p>
    <w:p w14:paraId="36423687" w14:textId="77777777" w:rsidR="00FB0A19" w:rsidRPr="00FB0A19" w:rsidRDefault="00FB0A19" w:rsidP="00FB0A19">
      <w:pPr>
        <w:pStyle w:val="Bibliography"/>
        <w:rPr>
          <w:lang w:val="en-GB"/>
        </w:rPr>
      </w:pPr>
      <w:r w:rsidRPr="00FB0A19">
        <w:rPr>
          <w:lang w:val="en-GB"/>
        </w:rPr>
        <w:t xml:space="preserve">Magnusson A, Hilborn R. 2003. Estuarine influence on survival rates of coho (Oncorhynchus kisutch) and chinook salmon (Oncorhynchus tshawytscha) released from hatcheries on the U.S. Pacific coast. Estuaries </w:t>
      </w:r>
      <w:r w:rsidRPr="00FB0A19">
        <w:rPr>
          <w:b/>
          <w:bCs/>
          <w:lang w:val="en-GB"/>
        </w:rPr>
        <w:t>26</w:t>
      </w:r>
      <w:r w:rsidRPr="00FB0A19">
        <w:rPr>
          <w:lang w:val="en-GB"/>
        </w:rPr>
        <w:t>:1094–1103.</w:t>
      </w:r>
    </w:p>
    <w:p w14:paraId="2532AC24" w14:textId="77777777" w:rsidR="00FB0A19" w:rsidRPr="00FB0A19" w:rsidRDefault="00FB0A19" w:rsidP="00FB0A19">
      <w:pPr>
        <w:pStyle w:val="Bibliography"/>
        <w:rPr>
          <w:lang w:val="en-GB"/>
        </w:rPr>
      </w:pPr>
      <w:r w:rsidRPr="00FB0A19">
        <w:rPr>
          <w:lang w:val="en-GB"/>
        </w:rPr>
        <w:t xml:space="preserve">Marijnissen R, Stefan A. 2017. Marsh Recession and Erosion study of the Fraser Delta, B.C., Canada from Historic Satellite Imagery. Communications on Hydraulic and Geotechnical Engineering </w:t>
      </w:r>
      <w:r w:rsidRPr="00FB0A19">
        <w:rPr>
          <w:b/>
          <w:bCs/>
          <w:lang w:val="en-GB"/>
        </w:rPr>
        <w:t>2017–1</w:t>
      </w:r>
      <w:r w:rsidRPr="00FB0A19">
        <w:rPr>
          <w:lang w:val="en-GB"/>
        </w:rPr>
        <w:t>:59.</w:t>
      </w:r>
    </w:p>
    <w:p w14:paraId="2402A56A" w14:textId="77777777" w:rsidR="00FB0A19" w:rsidRPr="00FB0A19" w:rsidRDefault="00FB0A19" w:rsidP="00FB0A19">
      <w:pPr>
        <w:pStyle w:val="Bibliography"/>
        <w:rPr>
          <w:lang w:val="en-GB"/>
        </w:rPr>
      </w:pPr>
      <w:r w:rsidRPr="00FB0A19">
        <w:rPr>
          <w:lang w:val="en-GB"/>
        </w:rPr>
        <w:t xml:space="preserve">Nakagawa S, Schielzeth H. 2013. A general and simple method for obtaining </w:t>
      </w:r>
      <w:r w:rsidRPr="00FB0A19">
        <w:rPr>
          <w:i/>
          <w:iCs/>
          <w:lang w:val="en-GB"/>
        </w:rPr>
        <w:t>R</w:t>
      </w:r>
      <w:r w:rsidRPr="00FB0A19">
        <w:rPr>
          <w:lang w:val="en-GB"/>
        </w:rPr>
        <w:t xml:space="preserve"> </w:t>
      </w:r>
      <w:r w:rsidRPr="00FB0A19">
        <w:rPr>
          <w:vertAlign w:val="superscript"/>
          <w:lang w:val="en-GB"/>
        </w:rPr>
        <w:t>2</w:t>
      </w:r>
      <w:r w:rsidRPr="00FB0A19">
        <w:rPr>
          <w:lang w:val="en-GB"/>
        </w:rPr>
        <w:t xml:space="preserve"> from generalized linear mixed-effects models. Methods in Ecology and Evolution </w:t>
      </w:r>
      <w:r w:rsidRPr="00FB0A19">
        <w:rPr>
          <w:b/>
          <w:bCs/>
          <w:lang w:val="en-GB"/>
        </w:rPr>
        <w:t>4</w:t>
      </w:r>
      <w:r w:rsidRPr="00FB0A19">
        <w:rPr>
          <w:lang w:val="en-GB"/>
        </w:rPr>
        <w:t>:133–142.</w:t>
      </w:r>
    </w:p>
    <w:p w14:paraId="1490A02A" w14:textId="77777777" w:rsidR="00FB0A19" w:rsidRPr="00FB0A19" w:rsidRDefault="00FB0A19" w:rsidP="00FB0A19">
      <w:pPr>
        <w:pStyle w:val="Bibliography"/>
        <w:rPr>
          <w:lang w:val="en-GB"/>
        </w:rPr>
      </w:pPr>
      <w:r w:rsidRPr="00FB0A19">
        <w:rPr>
          <w:lang w:val="en-GB"/>
        </w:rPr>
        <w:t xml:space="preserve">O’Meara TA, Hillman JR, Thrush SF. 2017. Rising tides, cumulative impacts and cascading changes to estuarine ecosystem functions. Scientific Reports </w:t>
      </w:r>
      <w:r w:rsidRPr="00FB0A19">
        <w:rPr>
          <w:b/>
          <w:bCs/>
          <w:lang w:val="en-GB"/>
        </w:rPr>
        <w:t>7</w:t>
      </w:r>
      <w:r w:rsidRPr="00FB0A19">
        <w:rPr>
          <w:lang w:val="en-GB"/>
        </w:rPr>
        <w:t>:10218.</w:t>
      </w:r>
    </w:p>
    <w:p w14:paraId="0B5D17C5" w14:textId="77777777" w:rsidR="00FB0A19" w:rsidRPr="00FB0A19" w:rsidRDefault="00FB0A19" w:rsidP="00FB0A19">
      <w:pPr>
        <w:pStyle w:val="Bibliography"/>
        <w:rPr>
          <w:lang w:val="en-GB"/>
        </w:rPr>
      </w:pPr>
      <w:r w:rsidRPr="00FB0A19">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0D659000" w14:textId="77777777" w:rsidR="00FB0A19" w:rsidRPr="00FB0A19" w:rsidRDefault="00FB0A19" w:rsidP="00FB0A19">
      <w:pPr>
        <w:pStyle w:val="Bibliography"/>
        <w:rPr>
          <w:lang w:val="en-GB"/>
        </w:rPr>
      </w:pPr>
      <w:r w:rsidRPr="00FB0A19">
        <w:rPr>
          <w:lang w:val="en-GB"/>
        </w:rPr>
        <w:t xml:space="preserve">Pontee N. 2013. Defining coastal squeeze: A discussion. Ocean &amp; Coastal Management </w:t>
      </w:r>
      <w:r w:rsidRPr="00FB0A19">
        <w:rPr>
          <w:b/>
          <w:bCs/>
          <w:lang w:val="en-GB"/>
        </w:rPr>
        <w:t>84</w:t>
      </w:r>
      <w:r w:rsidRPr="00FB0A19">
        <w:rPr>
          <w:lang w:val="en-GB"/>
        </w:rPr>
        <w:t>:204–207.</w:t>
      </w:r>
    </w:p>
    <w:p w14:paraId="0C5202A8" w14:textId="77777777" w:rsidR="00FB0A19" w:rsidRPr="00FB0A19" w:rsidRDefault="00FB0A19" w:rsidP="00FB0A19">
      <w:pPr>
        <w:pStyle w:val="Bibliography"/>
        <w:rPr>
          <w:lang w:val="en-GB"/>
        </w:rPr>
      </w:pPr>
      <w:r w:rsidRPr="00FB0A19">
        <w:rPr>
          <w:lang w:val="en-GB"/>
        </w:rPr>
        <w:t>QGIS Development Team. 2021. QGIS Geographic Information System. QGIS Geographic Information System.</w:t>
      </w:r>
    </w:p>
    <w:p w14:paraId="413C926A" w14:textId="77777777" w:rsidR="00FB0A19" w:rsidRPr="00FB0A19" w:rsidRDefault="00FB0A19" w:rsidP="00FB0A19">
      <w:pPr>
        <w:pStyle w:val="Bibliography"/>
        <w:rPr>
          <w:lang w:val="en-GB"/>
        </w:rPr>
      </w:pPr>
      <w:r w:rsidRPr="00FB0A19">
        <w:rPr>
          <w:lang w:val="en-GB"/>
        </w:rPr>
        <w:t>R Core Team. 2021. R: A language and environment for statistical computing. R  Foundation for Statistical Computing, Vienna, Austria. Available from https://www.R-project.org/.</w:t>
      </w:r>
    </w:p>
    <w:p w14:paraId="4BC9CCDD" w14:textId="77777777" w:rsidR="00FB0A19" w:rsidRPr="00FB0A19" w:rsidRDefault="00FB0A19" w:rsidP="00FB0A19">
      <w:pPr>
        <w:pStyle w:val="Bibliography"/>
        <w:rPr>
          <w:lang w:val="en-GB"/>
        </w:rPr>
      </w:pPr>
      <w:r w:rsidRPr="00FB0A19">
        <w:rPr>
          <w:lang w:val="en-GB"/>
        </w:rPr>
        <w:t xml:space="preserve">Schwartz MW, Brigham CA, Hoeksema JD, Lyons KG, Mills MH, van Mantgem PJ. 2000. Linking biodiversity to ecosystem function: implications for conservation ecology. Oecologia </w:t>
      </w:r>
      <w:r w:rsidRPr="00FB0A19">
        <w:rPr>
          <w:b/>
          <w:bCs/>
          <w:lang w:val="en-GB"/>
        </w:rPr>
        <w:t>122</w:t>
      </w:r>
      <w:r w:rsidRPr="00FB0A19">
        <w:rPr>
          <w:lang w:val="en-GB"/>
        </w:rPr>
        <w:t>:297–305.</w:t>
      </w:r>
    </w:p>
    <w:p w14:paraId="17C52AC1" w14:textId="77777777" w:rsidR="00FB0A19" w:rsidRPr="00FB0A19" w:rsidRDefault="00FB0A19" w:rsidP="00FB0A19">
      <w:pPr>
        <w:pStyle w:val="Bibliography"/>
        <w:rPr>
          <w:lang w:val="en-GB"/>
        </w:rPr>
      </w:pPr>
      <w:r w:rsidRPr="00FB0A19">
        <w:rPr>
          <w:lang w:val="en-GB"/>
        </w:rPr>
        <w:t xml:space="preserve">Small C, Nichols RJ. 2003. A Global Analysis of Human Settlement in Coastal Zones. Journal of Coastal Research </w:t>
      </w:r>
      <w:r w:rsidRPr="00FB0A19">
        <w:rPr>
          <w:b/>
          <w:bCs/>
          <w:lang w:val="en-GB"/>
        </w:rPr>
        <w:t>19</w:t>
      </w:r>
      <w:r w:rsidRPr="00FB0A19">
        <w:rPr>
          <w:lang w:val="en-GB"/>
        </w:rPr>
        <w:t>:17.</w:t>
      </w:r>
    </w:p>
    <w:p w14:paraId="0205FA3F" w14:textId="77777777" w:rsidR="00FB0A19" w:rsidRPr="00FB0A19" w:rsidRDefault="00FB0A19" w:rsidP="00FB0A19">
      <w:pPr>
        <w:pStyle w:val="Bibliography"/>
        <w:rPr>
          <w:lang w:val="en-GB"/>
        </w:rPr>
      </w:pPr>
      <w:r w:rsidRPr="00FB0A19">
        <w:rPr>
          <w:lang w:val="en-GB"/>
        </w:rPr>
        <w:t>Stewart D. 2021. Undetected but widespread: the cryptic invasion of non-native cattail (Typha) in the Fraser River Estuary. Masters Thesis. University of British Columbia, Vancouver.</w:t>
      </w:r>
    </w:p>
    <w:p w14:paraId="3A5DE4FB" w14:textId="77777777" w:rsidR="00FB0A19" w:rsidRPr="00FB0A19" w:rsidRDefault="00FB0A19" w:rsidP="00FB0A19">
      <w:pPr>
        <w:pStyle w:val="Bibliography"/>
        <w:rPr>
          <w:lang w:val="en-GB"/>
        </w:rPr>
      </w:pPr>
      <w:r w:rsidRPr="00FB0A19">
        <w:rPr>
          <w:lang w:val="en-GB"/>
        </w:rPr>
        <w:t xml:space="preserve">Sutherland TF, Elner RW, O’Neill JD. 2013. Roberts Bank: Ecological crucible of the Fraser River estuary. Progress in Oceanography </w:t>
      </w:r>
      <w:r w:rsidRPr="00FB0A19">
        <w:rPr>
          <w:b/>
          <w:bCs/>
          <w:lang w:val="en-GB"/>
        </w:rPr>
        <w:t>115</w:t>
      </w:r>
      <w:r w:rsidRPr="00FB0A19">
        <w:rPr>
          <w:lang w:val="en-GB"/>
        </w:rPr>
        <w:t>:171–180.</w:t>
      </w:r>
    </w:p>
    <w:p w14:paraId="3F263D77" w14:textId="77777777" w:rsidR="00FB0A19" w:rsidRPr="00FB0A19" w:rsidRDefault="00FB0A19" w:rsidP="00FB0A19">
      <w:pPr>
        <w:pStyle w:val="Bibliography"/>
        <w:rPr>
          <w:lang w:val="en-GB"/>
        </w:rPr>
      </w:pPr>
      <w:r w:rsidRPr="00FB0A19">
        <w:rPr>
          <w:lang w:val="en-GB"/>
        </w:rPr>
        <w:t>Sweet WV, Kopp R, Weaver CP, Obeysekera J, Horton RM, Thieler ER, Zervas CE. 2017. Global and regional sea level rise scenarios for the United StatesDOI: 10.7289/V5/TR-NOS-COOPS-083. U.S. Department of Commerce, National Oceanic and Atmospheric Administration, National Ocean Service, Center for Operational Oceanographic Products and Services. Available from https://repository.library.noaa.gov/view/noaa/18399 (accessed December 10, 2021).</w:t>
      </w:r>
    </w:p>
    <w:p w14:paraId="3910C543" w14:textId="77777777" w:rsidR="00FB0A19" w:rsidRPr="00FB0A19" w:rsidRDefault="00FB0A19" w:rsidP="00FB0A19">
      <w:pPr>
        <w:pStyle w:val="Bibliography"/>
        <w:rPr>
          <w:lang w:val="en-GB"/>
        </w:rPr>
      </w:pPr>
      <w:r w:rsidRPr="00FB0A19">
        <w:rPr>
          <w:lang w:val="en-GB"/>
        </w:rPr>
        <w:t xml:space="preserve">Tilman D. 1996. Biodiversity: Population vs ecosystem stability. Ecology </w:t>
      </w:r>
      <w:r w:rsidRPr="00FB0A19">
        <w:rPr>
          <w:b/>
          <w:bCs/>
          <w:lang w:val="en-GB"/>
        </w:rPr>
        <w:t>77</w:t>
      </w:r>
      <w:r w:rsidRPr="00FB0A19">
        <w:rPr>
          <w:lang w:val="en-GB"/>
        </w:rPr>
        <w:t>:350–363.</w:t>
      </w:r>
    </w:p>
    <w:p w14:paraId="536C7CAC" w14:textId="77777777" w:rsidR="00FB0A19" w:rsidRPr="00FB0A19" w:rsidRDefault="00FB0A19" w:rsidP="00FB0A19">
      <w:pPr>
        <w:pStyle w:val="Bibliography"/>
        <w:rPr>
          <w:lang w:val="en-GB"/>
        </w:rPr>
      </w:pPr>
      <w:r w:rsidRPr="00FB0A19">
        <w:rPr>
          <w:lang w:val="en-GB"/>
        </w:rPr>
        <w:t xml:space="preserve">Tilman D, Reich PB, Knops JMH. 2006. Biodiversity and ecosystem stability in a decade-long grassland experiment. Nature </w:t>
      </w:r>
      <w:r w:rsidRPr="00FB0A19">
        <w:rPr>
          <w:b/>
          <w:bCs/>
          <w:lang w:val="en-GB"/>
        </w:rPr>
        <w:t>441</w:t>
      </w:r>
      <w:r w:rsidRPr="00FB0A19">
        <w:rPr>
          <w:lang w:val="en-GB"/>
        </w:rPr>
        <w:t>:629–632.</w:t>
      </w:r>
    </w:p>
    <w:p w14:paraId="03F7AA74" w14:textId="77777777" w:rsidR="00FB0A19" w:rsidRPr="00FB0A19" w:rsidRDefault="00FB0A19" w:rsidP="00FB0A19">
      <w:pPr>
        <w:pStyle w:val="Bibliography"/>
        <w:rPr>
          <w:lang w:val="en-GB"/>
        </w:rPr>
      </w:pPr>
      <w:r w:rsidRPr="00FB0A19">
        <w:rPr>
          <w:lang w:val="en-GB"/>
        </w:rPr>
        <w:t xml:space="preserve">Vitousek PM, Aber JD, Howarth RW, Likens GE, Matson PA, Schindler DW, Schlesinger WH, Tilman DG. 1997. Human alteration of the global nitrogen cycle: sources and consequences. Ecological Applications </w:t>
      </w:r>
      <w:r w:rsidRPr="00FB0A19">
        <w:rPr>
          <w:b/>
          <w:bCs/>
          <w:lang w:val="en-GB"/>
        </w:rPr>
        <w:t>7</w:t>
      </w:r>
      <w:r w:rsidRPr="00FB0A19">
        <w:rPr>
          <w:lang w:val="en-GB"/>
        </w:rPr>
        <w:t>:737–750.</w:t>
      </w:r>
    </w:p>
    <w:p w14:paraId="4F52E10F" w14:textId="77777777" w:rsidR="00FB0A19" w:rsidRPr="00FB0A19" w:rsidRDefault="00FB0A19" w:rsidP="00FB0A19">
      <w:pPr>
        <w:pStyle w:val="Bibliography"/>
        <w:rPr>
          <w:lang w:val="en-GB"/>
        </w:rPr>
      </w:pPr>
      <w:r w:rsidRPr="00FB0A19">
        <w:rPr>
          <w:lang w:val="en-GB"/>
        </w:rPr>
        <w:t xml:space="preserve">Zedler JB, Kercher S. 2005. Wetland Resources: Status, Trends, Ecosystem Services, and Restorability. Annual Review of Environment and Resources </w:t>
      </w:r>
      <w:r w:rsidRPr="00FB0A19">
        <w:rPr>
          <w:b/>
          <w:bCs/>
          <w:lang w:val="en-GB"/>
        </w:rPr>
        <w:t>30</w:t>
      </w:r>
      <w:r w:rsidRPr="00FB0A19">
        <w:rPr>
          <w:lang w:val="en-GB"/>
        </w:rPr>
        <w:t>:39–74.</w:t>
      </w:r>
    </w:p>
    <w:p w14:paraId="3E389FB4" w14:textId="3ED9826F" w:rsidR="00A200F2" w:rsidRDefault="001859BB" w:rsidP="000915E4">
      <w:pPr>
        <w:pStyle w:val="Bibliography"/>
        <w:ind w:left="0" w:firstLine="0"/>
        <w:rPr>
          <w:b/>
          <w:bCs/>
        </w:rPr>
        <w:sectPr w:rsidR="00A200F2">
          <w:footerReference w:type="even" r:id="rId29"/>
          <w:footerReference w:type="default" r:id="rId30"/>
          <w:pgSz w:w="11906" w:h="16838"/>
          <w:pgMar w:top="1440" w:right="1440" w:bottom="1440" w:left="1440" w:header="708" w:footer="708" w:gutter="0"/>
          <w:cols w:space="708"/>
          <w:docGrid w:linePitch="360"/>
        </w:sectPr>
      </w:pPr>
      <w:r>
        <w:fldChar w:fldCharType="end"/>
      </w: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5"/>
        <w:gridCol w:w="887"/>
        <w:gridCol w:w="1821"/>
        <w:gridCol w:w="2089"/>
        <w:gridCol w:w="1266"/>
        <w:gridCol w:w="1037"/>
        <w:gridCol w:w="5841"/>
      </w:tblGrid>
      <w:tr w:rsidR="000C167C" w:rsidRPr="00A200F2" w14:paraId="16ABCB1E" w14:textId="77777777" w:rsidTr="003B41ED">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min, max, avg., stdev)</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3B41ED">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3B41ED">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77777777" w:rsidR="00A200F2" w:rsidRPr="00A200F2" w:rsidRDefault="00A200F2" w:rsidP="001626D6">
            <w:pPr>
              <w:spacing w:line="240" w:lineRule="auto"/>
              <w:rPr>
                <w:sz w:val="18"/>
                <w:szCs w:val="18"/>
              </w:rPr>
            </w:pPr>
            <w:r w:rsidRPr="00A200F2">
              <w:rPr>
                <w:sz w:val="18"/>
                <w:szCs w:val="18"/>
              </w:rPr>
              <w:t xml:space="preserve">Exposed marsh bench located on the NW corner of Douglas Island (MetroVan). Pilings are present, but log storage has been minimal in adjacent channel in recent decades. Foreshore is a gradual slope into the subtidal.  </w:t>
            </w:r>
          </w:p>
        </w:tc>
      </w:tr>
      <w:tr w:rsidR="000C167C" w:rsidRPr="00A200F2" w14:paraId="5F3173CE" w14:textId="77777777" w:rsidTr="003B41ED">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NE corner of Sapperton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all of the year. </w:t>
            </w:r>
          </w:p>
        </w:tc>
      </w:tr>
      <w:tr w:rsidR="000C167C" w:rsidRPr="00A200F2" w14:paraId="610B45E8" w14:textId="77777777" w:rsidTr="003B41ED">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3B41ED">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3B41ED">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3B41ED">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3B41ED">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3B41ED">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Swishwash Island. Site is unprotected from wake and river erosion, which is likely reduced in the Middle Arm. Foreshore is a gradual slope into the subtidal. </w:t>
            </w:r>
          </w:p>
        </w:tc>
      </w:tr>
      <w:tr w:rsidR="000C167C" w:rsidRPr="00A200F2" w14:paraId="3B2FAF46" w14:textId="77777777" w:rsidTr="003B41ED">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3B41ED">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3B41ED">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3B41ED">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77777777"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MA. </w:t>
            </w:r>
          </w:p>
        </w:tc>
      </w:tr>
      <w:tr w:rsidR="000C167C" w:rsidRPr="00A200F2" w14:paraId="3A8C2B06" w14:textId="77777777" w:rsidTr="003B41ED">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3B41ED">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3B41ED">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7F83D455" w:rsidR="00A200F2" w:rsidRDefault="00A200F2"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ECFA3" id="Text Box 4" o:spid="_x0000_s1031" type="#_x0000_t202"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" stroked="f">
                <v:textbox style="mso-fit-shape-to-text:t" inset="0,0,0,0">
                  <w:txbxContent>
                    <w:p w14:paraId="079C12CF" w14:textId="7F83D455" w:rsidR="00A200F2" w:rsidRDefault="00A200F2"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7F75B2EB" w:rsidR="00A200F2" w:rsidRDefault="00A200F2"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2" type="#_x0000_t202"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" stroked="f">
                <v:textbox style="mso-fit-shape-to-text:t" inset="0,0,0,0">
                  <w:txbxContent>
                    <w:p w14:paraId="098A3DE2" w14:textId="7F75B2EB" w:rsidR="00A200F2" w:rsidRDefault="00A200F2"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3B41ED">
        <w:trPr>
          <w:jc w:val="center"/>
        </w:trPr>
        <w:tc>
          <w:tcPr>
            <w:tcW w:w="421" w:type="dxa"/>
            <w:tcBorders>
              <w:top w:val="single" w:sz="4" w:space="0" w:color="auto"/>
              <w:left w:val="single" w:sz="4" w:space="0" w:color="auto"/>
            </w:tcBorders>
          </w:tcPr>
          <w:p w14:paraId="4EDE021A" w14:textId="77777777" w:rsidR="00A200F2" w:rsidRPr="001E337B" w:rsidRDefault="00A200F2" w:rsidP="003B41ED">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3B41ED">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3B41ED">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3B41ED">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3B41ED">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3B41ED">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3B41ED">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3B41ED">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3B41ED">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3B41ED">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3B41ED">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3B41ED">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3B41ED">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3B41ED">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3B41ED">
            <w:pPr>
              <w:jc w:val="left"/>
              <w:rPr>
                <w:sz w:val="20"/>
                <w:szCs w:val="20"/>
                <w:lang w:eastAsia="en-GB"/>
              </w:rPr>
            </w:pPr>
            <w:r w:rsidRPr="001E337B">
              <w:rPr>
                <w:sz w:val="20"/>
                <w:szCs w:val="20"/>
                <w:lang w:eastAsia="en-GB"/>
              </w:rPr>
              <w:t>Elevation derived from a publicly available LiDAR dataset (GeoBC, 2021). For the marsh recession model, site-level mean elevation was used. For the relative percent native and native richness models, single point plot-level elevation was used. </w:t>
            </w:r>
          </w:p>
        </w:tc>
      </w:tr>
      <w:tr w:rsidR="00A200F2" w:rsidRPr="001E337B" w14:paraId="0533AB7E" w14:textId="77777777" w:rsidTr="003B41ED">
        <w:trPr>
          <w:jc w:val="center"/>
        </w:trPr>
        <w:tc>
          <w:tcPr>
            <w:tcW w:w="421" w:type="dxa"/>
            <w:vMerge/>
            <w:tcBorders>
              <w:left w:val="single" w:sz="4" w:space="0" w:color="auto"/>
              <w:right w:val="single" w:sz="4" w:space="0" w:color="auto"/>
            </w:tcBorders>
          </w:tcPr>
          <w:p w14:paraId="7BB5AE89"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3B41ED">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77777777" w:rsidR="00A200F2" w:rsidRPr="001E337B" w:rsidRDefault="00A200F2" w:rsidP="003B41ED">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A200F2" w:rsidRPr="001E337B" w14:paraId="27F484CF" w14:textId="77777777" w:rsidTr="003B41ED">
        <w:trPr>
          <w:jc w:val="center"/>
        </w:trPr>
        <w:tc>
          <w:tcPr>
            <w:tcW w:w="421" w:type="dxa"/>
            <w:vMerge/>
            <w:tcBorders>
              <w:left w:val="single" w:sz="4" w:space="0" w:color="auto"/>
              <w:right w:val="single" w:sz="4" w:space="0" w:color="auto"/>
            </w:tcBorders>
          </w:tcPr>
          <w:p w14:paraId="2A46A5B8"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3B41ED">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77777777" w:rsidR="00A200F2" w:rsidRPr="001E337B" w:rsidRDefault="00A200F2" w:rsidP="003B41ED">
            <w:pPr>
              <w:jc w:val="left"/>
              <w:rPr>
                <w:sz w:val="20"/>
                <w:szCs w:val="20"/>
                <w:lang w:eastAsia="en-GB"/>
              </w:rPr>
            </w:pPr>
            <w:r w:rsidRPr="001E337B">
              <w:rPr>
                <w:sz w:val="20"/>
                <w:szCs w:val="20"/>
                <w:lang w:eastAsia="en-GB"/>
              </w:rPr>
              <w:t>Indicates which arm of the Fraser River the marsh occurs in, either the North Arm or the Main Arm (South Arm). </w:t>
            </w:r>
          </w:p>
        </w:tc>
      </w:tr>
      <w:tr w:rsidR="00A200F2" w:rsidRPr="001E337B" w14:paraId="1EF98E64" w14:textId="77777777" w:rsidTr="003B41ED">
        <w:trPr>
          <w:jc w:val="center"/>
        </w:trPr>
        <w:tc>
          <w:tcPr>
            <w:tcW w:w="421" w:type="dxa"/>
            <w:vMerge/>
            <w:tcBorders>
              <w:left w:val="single" w:sz="4" w:space="0" w:color="auto"/>
              <w:right w:val="single" w:sz="4" w:space="0" w:color="auto"/>
            </w:tcBorders>
          </w:tcPr>
          <w:p w14:paraId="6A97C2A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3B41ED">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3B41ED">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3B41ED">
        <w:trPr>
          <w:jc w:val="center"/>
        </w:trPr>
        <w:tc>
          <w:tcPr>
            <w:tcW w:w="421" w:type="dxa"/>
            <w:vMerge/>
            <w:tcBorders>
              <w:left w:val="single" w:sz="4" w:space="0" w:color="auto"/>
              <w:right w:val="single" w:sz="4" w:space="0" w:color="auto"/>
            </w:tcBorders>
          </w:tcPr>
          <w:p w14:paraId="66D8622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3B41ED">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3B41ED">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3B41ED">
        <w:trPr>
          <w:jc w:val="center"/>
        </w:trPr>
        <w:tc>
          <w:tcPr>
            <w:tcW w:w="421" w:type="dxa"/>
            <w:vMerge/>
            <w:tcBorders>
              <w:left w:val="single" w:sz="4" w:space="0" w:color="auto"/>
              <w:right w:val="single" w:sz="4" w:space="0" w:color="auto"/>
            </w:tcBorders>
          </w:tcPr>
          <w:p w14:paraId="55392F5B"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3B41ED">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3B41ED">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3B41ED">
        <w:trPr>
          <w:jc w:val="center"/>
        </w:trPr>
        <w:tc>
          <w:tcPr>
            <w:tcW w:w="421" w:type="dxa"/>
            <w:vMerge/>
            <w:tcBorders>
              <w:left w:val="single" w:sz="4" w:space="0" w:color="auto"/>
              <w:right w:val="single" w:sz="4" w:space="0" w:color="auto"/>
            </w:tcBorders>
          </w:tcPr>
          <w:p w14:paraId="46BDCA8F"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3B41ED">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3B41ED">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3B41ED">
        <w:trPr>
          <w:jc w:val="center"/>
        </w:trPr>
        <w:tc>
          <w:tcPr>
            <w:tcW w:w="421" w:type="dxa"/>
            <w:vMerge/>
            <w:tcBorders>
              <w:left w:val="single" w:sz="4" w:space="0" w:color="auto"/>
              <w:right w:val="single" w:sz="4" w:space="0" w:color="auto"/>
            </w:tcBorders>
          </w:tcPr>
          <w:p w14:paraId="7E734225"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3B41ED">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3B41ED">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3B41ED">
        <w:trPr>
          <w:jc w:val="center"/>
        </w:trPr>
        <w:tc>
          <w:tcPr>
            <w:tcW w:w="421" w:type="dxa"/>
            <w:vMerge/>
            <w:tcBorders>
              <w:left w:val="single" w:sz="4" w:space="0" w:color="auto"/>
              <w:right w:val="single" w:sz="4" w:space="0" w:color="auto"/>
            </w:tcBorders>
          </w:tcPr>
          <w:p w14:paraId="7827EBF4"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3B41ED">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3B41ED">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3B41ED">
        <w:trPr>
          <w:jc w:val="center"/>
        </w:trPr>
        <w:tc>
          <w:tcPr>
            <w:tcW w:w="421" w:type="dxa"/>
            <w:vMerge/>
            <w:tcBorders>
              <w:left w:val="single" w:sz="4" w:space="0" w:color="auto"/>
              <w:right w:val="single" w:sz="4" w:space="0" w:color="auto"/>
            </w:tcBorders>
          </w:tcPr>
          <w:p w14:paraId="1292FB1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3B41ED">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3B41ED">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3B41ED">
        <w:trPr>
          <w:jc w:val="center"/>
        </w:trPr>
        <w:tc>
          <w:tcPr>
            <w:tcW w:w="421" w:type="dxa"/>
            <w:vMerge/>
            <w:tcBorders>
              <w:left w:val="single" w:sz="4" w:space="0" w:color="auto"/>
              <w:right w:val="single" w:sz="4" w:space="0" w:color="auto"/>
            </w:tcBorders>
          </w:tcPr>
          <w:p w14:paraId="080E6A17"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3B41ED">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3B41ED">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3B41ED">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3B41ED">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3B41ED">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E. Marsh Recession Model Visualizations</w:t>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0">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2">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615DCCE4" w:rsidR="00A200F2" w:rsidRPr="00C04EA9" w:rsidRDefault="00A200F2"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3" type="#_x0000_t202"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" stroked="f">
                <v:textbox inset="0,0,0,0">
                  <w:txbxContent>
                    <w:p w14:paraId="751526B3" w14:textId="615DCCE4" w:rsidR="00A200F2" w:rsidRPr="00C04EA9" w:rsidRDefault="00A200F2"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668A39D7" w:rsidR="00A200F2" w:rsidRPr="00A77784" w:rsidRDefault="00A200F2"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4" type="#_x0000_t202"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" stroked="f">
                <v:textbox inset="0,0,0,0">
                  <w:txbxContent>
                    <w:p w14:paraId="46F28152" w14:textId="668A39D7" w:rsidR="00A200F2" w:rsidRPr="00A77784" w:rsidRDefault="00A200F2"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5FD9E656" w:rsidR="00A200F2" w:rsidRPr="00A77784" w:rsidRDefault="00A200F2"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5" type="#_x0000_t20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" stroked="f">
                <v:textbox inset="0,0,0,0">
                  <w:txbxContent>
                    <w:p w14:paraId="2B311142" w14:textId="5FD9E656" w:rsidR="00A200F2" w:rsidRPr="00A77784" w:rsidRDefault="00A200F2"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057FBB13" w:rsidR="00A200F2" w:rsidRPr="00504849" w:rsidRDefault="00A200F2"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6" type="#_x0000_t202"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" stroked="f">
                <v:textbox style="mso-fit-shape-to-text:t" inset="0,0,0,0">
                  <w:txbxContent>
                    <w:p w14:paraId="202C382B" w14:textId="057FBB13" w:rsidR="00A200F2" w:rsidRPr="00504849" w:rsidRDefault="00A200F2"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1038734A" w:rsidR="00A200F2" w:rsidRPr="00972E5C" w:rsidRDefault="00A200F2"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37" type="#_x0000_t202"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" stroked="f">
                <v:textbox inset="0,0,0,0">
                  <w:txbxContent>
                    <w:p w14:paraId="78849A66" w14:textId="1038734A" w:rsidR="00A200F2" w:rsidRPr="00972E5C" w:rsidRDefault="00A200F2"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60AB97E0" w:rsidR="00A200F2" w:rsidRPr="0082724B" w:rsidRDefault="00A200F2"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8" type="#_x0000_t202"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" stroked="f">
                <v:textbox inset="0,0,0,0">
                  <w:txbxContent>
                    <w:p w14:paraId="1047A414" w14:textId="60AB97E0" w:rsidR="00A200F2" w:rsidRPr="0082724B" w:rsidRDefault="00A200F2"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3B41ED">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3B41ED">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3B41ED">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3B41ED">
        <w:trPr>
          <w:trHeight w:hRule="exact" w:val="227"/>
        </w:trPr>
        <w:tc>
          <w:tcPr>
            <w:tcW w:w="3119" w:type="dxa"/>
            <w:shd w:val="clear" w:color="auto" w:fill="auto"/>
            <w:hideMark/>
          </w:tcPr>
          <w:p w14:paraId="3552904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capillaris</w:t>
            </w:r>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lonial bentgrass </w:t>
            </w:r>
          </w:p>
        </w:tc>
        <w:tc>
          <w:tcPr>
            <w:tcW w:w="886" w:type="dxa"/>
            <w:shd w:val="clear" w:color="auto" w:fill="auto"/>
            <w:hideMark/>
          </w:tcPr>
          <w:p w14:paraId="497D07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3B41ED">
        <w:trPr>
          <w:trHeight w:hRule="exact" w:val="227"/>
        </w:trPr>
        <w:tc>
          <w:tcPr>
            <w:tcW w:w="3119" w:type="dxa"/>
            <w:shd w:val="clear" w:color="auto" w:fill="auto"/>
            <w:hideMark/>
          </w:tcPr>
          <w:p w14:paraId="045EAA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3B41ED">
        <w:trPr>
          <w:trHeight w:hRule="exact" w:val="227"/>
        </w:trPr>
        <w:tc>
          <w:tcPr>
            <w:tcW w:w="3119" w:type="dxa"/>
            <w:shd w:val="clear" w:color="auto" w:fill="auto"/>
            <w:hideMark/>
          </w:tcPr>
          <w:p w14:paraId="6201B77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bentgrass </w:t>
            </w:r>
          </w:p>
        </w:tc>
        <w:tc>
          <w:tcPr>
            <w:tcW w:w="886" w:type="dxa"/>
            <w:shd w:val="clear" w:color="auto" w:fill="auto"/>
            <w:hideMark/>
          </w:tcPr>
          <w:p w14:paraId="3FCE92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3B41ED">
        <w:trPr>
          <w:trHeight w:hRule="exact" w:val="227"/>
        </w:trPr>
        <w:tc>
          <w:tcPr>
            <w:tcW w:w="3119" w:type="dxa"/>
            <w:shd w:val="clear" w:color="auto" w:fill="auto"/>
          </w:tcPr>
          <w:p w14:paraId="2E8150C7"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3B41ED">
            <w:pPr>
              <w:spacing w:line="240" w:lineRule="auto"/>
              <w:jc w:val="center"/>
              <w:rPr>
                <w:sz w:val="18"/>
                <w:szCs w:val="18"/>
                <w:lang w:val="en-US" w:eastAsia="en-GB"/>
              </w:rPr>
            </w:pPr>
          </w:p>
        </w:tc>
      </w:tr>
      <w:tr w:rsidR="00A200F2" w:rsidRPr="002C2EA9" w14:paraId="2485FB04" w14:textId="77777777" w:rsidTr="003B41ED">
        <w:trPr>
          <w:trHeight w:hRule="exact" w:val="227"/>
        </w:trPr>
        <w:tc>
          <w:tcPr>
            <w:tcW w:w="3119" w:type="dxa"/>
            <w:shd w:val="clear" w:color="auto" w:fill="auto"/>
            <w:hideMark/>
          </w:tcPr>
          <w:p w14:paraId="330DA3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lanceolatum</w:t>
            </w:r>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3B41ED">
        <w:trPr>
          <w:trHeight w:hRule="exact" w:val="227"/>
        </w:trPr>
        <w:tc>
          <w:tcPr>
            <w:tcW w:w="3119" w:type="dxa"/>
            <w:shd w:val="clear" w:color="auto" w:fill="auto"/>
            <w:hideMark/>
          </w:tcPr>
          <w:p w14:paraId="42FB7B6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triviale</w:t>
            </w:r>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3B41ED">
        <w:trPr>
          <w:trHeight w:hRule="exact" w:val="227"/>
        </w:trPr>
        <w:tc>
          <w:tcPr>
            <w:tcW w:w="3119" w:type="dxa"/>
            <w:shd w:val="clear" w:color="auto" w:fill="auto"/>
          </w:tcPr>
          <w:p w14:paraId="38284168"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3B41ED">
            <w:pPr>
              <w:spacing w:line="240" w:lineRule="auto"/>
              <w:jc w:val="center"/>
              <w:rPr>
                <w:sz w:val="18"/>
                <w:szCs w:val="18"/>
                <w:lang w:val="en-US" w:eastAsia="en-GB"/>
              </w:rPr>
            </w:pPr>
          </w:p>
        </w:tc>
      </w:tr>
      <w:tr w:rsidR="00A200F2" w:rsidRPr="002C2EA9" w14:paraId="4901085D" w14:textId="77777777" w:rsidTr="003B41ED">
        <w:trPr>
          <w:trHeight w:hRule="exact" w:val="227"/>
        </w:trPr>
        <w:tc>
          <w:tcPr>
            <w:tcW w:w="3119" w:type="dxa"/>
            <w:shd w:val="clear" w:color="auto" w:fill="auto"/>
          </w:tcPr>
          <w:p w14:paraId="38EFA06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Artemesia vulgaris</w:t>
            </w:r>
          </w:p>
        </w:tc>
        <w:tc>
          <w:tcPr>
            <w:tcW w:w="2941" w:type="dxa"/>
            <w:shd w:val="clear" w:color="auto" w:fill="auto"/>
          </w:tcPr>
          <w:p w14:paraId="5BE9B3BC"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mugwort</w:t>
            </w:r>
          </w:p>
        </w:tc>
        <w:tc>
          <w:tcPr>
            <w:tcW w:w="886" w:type="dxa"/>
            <w:shd w:val="clear" w:color="auto" w:fill="auto"/>
          </w:tcPr>
          <w:p w14:paraId="2FA11A1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3B41ED">
            <w:pPr>
              <w:spacing w:line="240" w:lineRule="auto"/>
              <w:jc w:val="center"/>
              <w:rPr>
                <w:sz w:val="18"/>
                <w:szCs w:val="18"/>
                <w:lang w:val="en-US" w:eastAsia="en-GB"/>
              </w:rPr>
            </w:pPr>
          </w:p>
        </w:tc>
      </w:tr>
      <w:tr w:rsidR="00A200F2" w:rsidRPr="002C2EA9" w14:paraId="5D6588CB" w14:textId="77777777" w:rsidTr="003B41ED">
        <w:trPr>
          <w:trHeight w:hRule="exact" w:val="227"/>
        </w:trPr>
        <w:tc>
          <w:tcPr>
            <w:tcW w:w="3119" w:type="dxa"/>
            <w:shd w:val="clear" w:color="auto" w:fill="auto"/>
            <w:hideMark/>
          </w:tcPr>
          <w:p w14:paraId="47AAA81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hyrium filix-femina</w:t>
            </w:r>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3B41ED">
        <w:trPr>
          <w:trHeight w:hRule="exact" w:val="227"/>
        </w:trPr>
        <w:tc>
          <w:tcPr>
            <w:tcW w:w="3119" w:type="dxa"/>
            <w:shd w:val="clear" w:color="auto" w:fill="auto"/>
            <w:hideMark/>
          </w:tcPr>
          <w:p w14:paraId="1B3DADA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riplex prostrata</w:t>
            </w:r>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3B41ED">
        <w:trPr>
          <w:trHeight w:hRule="exact" w:val="227"/>
        </w:trPr>
        <w:tc>
          <w:tcPr>
            <w:tcW w:w="3119" w:type="dxa"/>
            <w:shd w:val="clear" w:color="auto" w:fill="auto"/>
            <w:hideMark/>
          </w:tcPr>
          <w:p w14:paraId="23E59C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3B41ED">
        <w:trPr>
          <w:trHeight w:hRule="exact" w:val="227"/>
        </w:trPr>
        <w:tc>
          <w:tcPr>
            <w:tcW w:w="3119" w:type="dxa"/>
            <w:shd w:val="clear" w:color="auto" w:fill="auto"/>
            <w:hideMark/>
          </w:tcPr>
          <w:p w14:paraId="741958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idens cernua</w:t>
            </w:r>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3B41ED">
        <w:trPr>
          <w:trHeight w:hRule="exact" w:val="227"/>
        </w:trPr>
        <w:tc>
          <w:tcPr>
            <w:tcW w:w="3119" w:type="dxa"/>
            <w:shd w:val="clear" w:color="auto" w:fill="auto"/>
          </w:tcPr>
          <w:p w14:paraId="1401F4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Bidens connata</w:t>
            </w:r>
          </w:p>
        </w:tc>
        <w:tc>
          <w:tcPr>
            <w:tcW w:w="2941" w:type="dxa"/>
            <w:shd w:val="clear" w:color="auto" w:fill="auto"/>
          </w:tcPr>
          <w:p w14:paraId="2A06B80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urplestem beggarticks</w:t>
            </w:r>
          </w:p>
        </w:tc>
        <w:tc>
          <w:tcPr>
            <w:tcW w:w="886" w:type="dxa"/>
            <w:shd w:val="clear" w:color="auto" w:fill="auto"/>
          </w:tcPr>
          <w:p w14:paraId="5ECF58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3B41ED">
            <w:pPr>
              <w:spacing w:line="240" w:lineRule="auto"/>
              <w:jc w:val="center"/>
              <w:rPr>
                <w:sz w:val="18"/>
                <w:szCs w:val="18"/>
                <w:lang w:val="en-US" w:eastAsia="en-GB"/>
              </w:rPr>
            </w:pPr>
          </w:p>
        </w:tc>
      </w:tr>
      <w:tr w:rsidR="00A200F2" w:rsidRPr="002C2EA9" w14:paraId="5115094C" w14:textId="77777777" w:rsidTr="003B41ED">
        <w:trPr>
          <w:trHeight w:hRule="exact" w:val="227"/>
        </w:trPr>
        <w:tc>
          <w:tcPr>
            <w:tcW w:w="3119" w:type="dxa"/>
            <w:shd w:val="clear" w:color="auto" w:fill="auto"/>
          </w:tcPr>
          <w:p w14:paraId="7D94A48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Bidens tripartita</w:t>
            </w:r>
          </w:p>
        </w:tc>
        <w:tc>
          <w:tcPr>
            <w:tcW w:w="2941" w:type="dxa"/>
            <w:shd w:val="clear" w:color="auto" w:fill="auto"/>
          </w:tcPr>
          <w:p w14:paraId="4A7836D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3B41ED">
            <w:pPr>
              <w:spacing w:line="240" w:lineRule="auto"/>
              <w:jc w:val="center"/>
              <w:rPr>
                <w:sz w:val="18"/>
                <w:szCs w:val="18"/>
                <w:lang w:val="en-US" w:eastAsia="en-GB"/>
              </w:rPr>
            </w:pPr>
          </w:p>
        </w:tc>
      </w:tr>
      <w:tr w:rsidR="00A200F2" w:rsidRPr="002C2EA9" w14:paraId="17BBC3F2" w14:textId="77777777" w:rsidTr="003B41ED">
        <w:trPr>
          <w:trHeight w:hRule="exact" w:val="227"/>
        </w:trPr>
        <w:tc>
          <w:tcPr>
            <w:tcW w:w="3119" w:type="dxa"/>
            <w:shd w:val="clear" w:color="auto" w:fill="auto"/>
            <w:hideMark/>
          </w:tcPr>
          <w:p w14:paraId="2F12922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olboschoenus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3B41ED">
        <w:trPr>
          <w:trHeight w:hRule="exact" w:val="227"/>
        </w:trPr>
        <w:tc>
          <w:tcPr>
            <w:tcW w:w="3119" w:type="dxa"/>
            <w:shd w:val="clear" w:color="auto" w:fill="auto"/>
            <w:hideMark/>
          </w:tcPr>
          <w:p w14:paraId="1958E79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3B41ED">
        <w:trPr>
          <w:trHeight w:hRule="exact" w:val="227"/>
        </w:trPr>
        <w:tc>
          <w:tcPr>
            <w:tcW w:w="3119" w:type="dxa"/>
            <w:shd w:val="clear" w:color="auto" w:fill="auto"/>
          </w:tcPr>
          <w:p w14:paraId="6F180A3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3B41ED">
            <w:pPr>
              <w:spacing w:line="240" w:lineRule="auto"/>
              <w:jc w:val="center"/>
              <w:rPr>
                <w:sz w:val="18"/>
                <w:szCs w:val="18"/>
                <w:lang w:val="en-US" w:eastAsia="en-GB"/>
              </w:rPr>
            </w:pPr>
          </w:p>
        </w:tc>
      </w:tr>
      <w:tr w:rsidR="00A200F2" w:rsidRPr="002C2EA9" w14:paraId="1207157D" w14:textId="77777777" w:rsidTr="003B41ED">
        <w:trPr>
          <w:trHeight w:hRule="exact" w:val="227"/>
        </w:trPr>
        <w:tc>
          <w:tcPr>
            <w:tcW w:w="3119" w:type="dxa"/>
            <w:shd w:val="clear" w:color="auto" w:fill="auto"/>
          </w:tcPr>
          <w:p w14:paraId="62B27CA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llitriche hermaphroditica</w:t>
            </w:r>
          </w:p>
        </w:tc>
        <w:tc>
          <w:tcPr>
            <w:tcW w:w="2941" w:type="dxa"/>
            <w:shd w:val="clear" w:color="auto" w:fill="auto"/>
          </w:tcPr>
          <w:p w14:paraId="7464FD8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3B41ED">
            <w:pPr>
              <w:spacing w:line="240" w:lineRule="auto"/>
              <w:jc w:val="center"/>
              <w:rPr>
                <w:sz w:val="18"/>
                <w:szCs w:val="18"/>
                <w:lang w:val="en-US" w:eastAsia="en-GB"/>
              </w:rPr>
            </w:pPr>
          </w:p>
        </w:tc>
      </w:tr>
      <w:tr w:rsidR="00A200F2" w:rsidRPr="002C2EA9" w14:paraId="6F3EC0A0" w14:textId="77777777" w:rsidTr="003B41ED">
        <w:trPr>
          <w:trHeight w:hRule="exact" w:val="227"/>
        </w:trPr>
        <w:tc>
          <w:tcPr>
            <w:tcW w:w="3119" w:type="dxa"/>
            <w:shd w:val="clear" w:color="auto" w:fill="auto"/>
            <w:hideMark/>
          </w:tcPr>
          <w:p w14:paraId="34D01C5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litriche stagnalis</w:t>
            </w:r>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3B41ED">
        <w:trPr>
          <w:trHeight w:hRule="exact" w:val="227"/>
        </w:trPr>
        <w:tc>
          <w:tcPr>
            <w:tcW w:w="3119" w:type="dxa"/>
            <w:shd w:val="clear" w:color="auto" w:fill="auto"/>
            <w:hideMark/>
          </w:tcPr>
          <w:p w14:paraId="55709F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3B41ED">
        <w:trPr>
          <w:trHeight w:hRule="exact" w:val="227"/>
        </w:trPr>
        <w:tc>
          <w:tcPr>
            <w:tcW w:w="3119" w:type="dxa"/>
            <w:shd w:val="clear" w:color="auto" w:fill="auto"/>
            <w:hideMark/>
          </w:tcPr>
          <w:p w14:paraId="217A515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ystegia sepium</w:t>
            </w:r>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3B41ED">
        <w:trPr>
          <w:trHeight w:hRule="exact" w:val="227"/>
        </w:trPr>
        <w:tc>
          <w:tcPr>
            <w:tcW w:w="3119" w:type="dxa"/>
            <w:shd w:val="clear" w:color="auto" w:fill="auto"/>
          </w:tcPr>
          <w:p w14:paraId="73DE31B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rdamine oligosperma</w:t>
            </w:r>
          </w:p>
        </w:tc>
        <w:tc>
          <w:tcPr>
            <w:tcW w:w="2941" w:type="dxa"/>
            <w:shd w:val="clear" w:color="auto" w:fill="auto"/>
          </w:tcPr>
          <w:p w14:paraId="2E2714E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ittle western bitter-cress</w:t>
            </w:r>
          </w:p>
        </w:tc>
        <w:tc>
          <w:tcPr>
            <w:tcW w:w="886" w:type="dxa"/>
            <w:shd w:val="clear" w:color="auto" w:fill="auto"/>
          </w:tcPr>
          <w:p w14:paraId="2C5A85E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3B41ED">
            <w:pPr>
              <w:spacing w:line="240" w:lineRule="auto"/>
              <w:jc w:val="center"/>
              <w:rPr>
                <w:sz w:val="18"/>
                <w:szCs w:val="18"/>
                <w:lang w:val="en-US" w:eastAsia="en-GB"/>
              </w:rPr>
            </w:pPr>
          </w:p>
        </w:tc>
      </w:tr>
      <w:tr w:rsidR="00A200F2" w:rsidRPr="002C2EA9" w14:paraId="2D85B2E0" w14:textId="77777777" w:rsidTr="003B41ED">
        <w:trPr>
          <w:trHeight w:hRule="exact" w:val="227"/>
        </w:trPr>
        <w:tc>
          <w:tcPr>
            <w:tcW w:w="3119" w:type="dxa"/>
            <w:shd w:val="clear" w:color="auto" w:fill="auto"/>
            <w:hideMark/>
          </w:tcPr>
          <w:p w14:paraId="547F6FC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itter-cress </w:t>
            </w:r>
          </w:p>
        </w:tc>
        <w:tc>
          <w:tcPr>
            <w:tcW w:w="886" w:type="dxa"/>
            <w:shd w:val="clear" w:color="auto" w:fill="auto"/>
            <w:hideMark/>
          </w:tcPr>
          <w:p w14:paraId="122BF2B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3B41ED">
        <w:trPr>
          <w:trHeight w:hRule="exact" w:val="227"/>
        </w:trPr>
        <w:tc>
          <w:tcPr>
            <w:tcW w:w="3119" w:type="dxa"/>
            <w:shd w:val="clear" w:color="auto" w:fill="auto"/>
            <w:hideMark/>
          </w:tcPr>
          <w:p w14:paraId="7D2BFE4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aquatilis</w:t>
            </w:r>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3B41ED">
        <w:trPr>
          <w:trHeight w:hRule="exact" w:val="227"/>
        </w:trPr>
        <w:tc>
          <w:tcPr>
            <w:tcW w:w="3119" w:type="dxa"/>
            <w:shd w:val="clear" w:color="auto" w:fill="auto"/>
            <w:hideMark/>
          </w:tcPr>
          <w:p w14:paraId="71231B5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cusickii</w:t>
            </w:r>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3B41ED">
        <w:trPr>
          <w:trHeight w:hRule="exact" w:val="227"/>
        </w:trPr>
        <w:tc>
          <w:tcPr>
            <w:tcW w:w="3119" w:type="dxa"/>
            <w:shd w:val="clear" w:color="auto" w:fill="auto"/>
          </w:tcPr>
          <w:p w14:paraId="499D497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rex exsiccata</w:t>
            </w:r>
          </w:p>
        </w:tc>
        <w:tc>
          <w:tcPr>
            <w:tcW w:w="2941" w:type="dxa"/>
            <w:shd w:val="clear" w:color="auto" w:fill="auto"/>
          </w:tcPr>
          <w:p w14:paraId="3217359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3B41ED">
            <w:pPr>
              <w:spacing w:line="240" w:lineRule="auto"/>
              <w:jc w:val="center"/>
              <w:rPr>
                <w:sz w:val="18"/>
                <w:szCs w:val="18"/>
                <w:lang w:val="en-US" w:eastAsia="en-GB"/>
              </w:rPr>
            </w:pPr>
          </w:p>
        </w:tc>
      </w:tr>
      <w:tr w:rsidR="00A200F2" w:rsidRPr="002C2EA9" w14:paraId="25850384" w14:textId="77777777" w:rsidTr="003B41ED">
        <w:trPr>
          <w:trHeight w:hRule="exact" w:val="227"/>
        </w:trPr>
        <w:tc>
          <w:tcPr>
            <w:tcW w:w="3119" w:type="dxa"/>
            <w:shd w:val="clear" w:color="auto" w:fill="auto"/>
            <w:hideMark/>
          </w:tcPr>
          <w:p w14:paraId="0DADD36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3B41ED">
        <w:trPr>
          <w:trHeight w:hRule="exact" w:val="227"/>
        </w:trPr>
        <w:tc>
          <w:tcPr>
            <w:tcW w:w="3119" w:type="dxa"/>
            <w:shd w:val="clear" w:color="auto" w:fill="auto"/>
            <w:hideMark/>
          </w:tcPr>
          <w:p w14:paraId="7AE4963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obnupta</w:t>
            </w:r>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3B41ED">
        <w:trPr>
          <w:trHeight w:hRule="exact" w:val="227"/>
        </w:trPr>
        <w:tc>
          <w:tcPr>
            <w:tcW w:w="3119" w:type="dxa"/>
            <w:shd w:val="clear" w:color="auto" w:fill="auto"/>
          </w:tcPr>
          <w:p w14:paraId="2A07D43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3B41ED">
            <w:pPr>
              <w:spacing w:line="240" w:lineRule="auto"/>
              <w:jc w:val="center"/>
              <w:rPr>
                <w:sz w:val="18"/>
                <w:szCs w:val="18"/>
                <w:lang w:val="en-US" w:eastAsia="en-GB"/>
              </w:rPr>
            </w:pPr>
          </w:p>
        </w:tc>
      </w:tr>
      <w:tr w:rsidR="00A200F2" w:rsidRPr="002C2EA9" w14:paraId="2CBE585E" w14:textId="77777777" w:rsidTr="003B41ED">
        <w:trPr>
          <w:trHeight w:hRule="exact" w:val="227"/>
        </w:trPr>
        <w:tc>
          <w:tcPr>
            <w:tcW w:w="3119" w:type="dxa"/>
            <w:shd w:val="clear" w:color="auto" w:fill="auto"/>
            <w:hideMark/>
          </w:tcPr>
          <w:p w14:paraId="25AEBE9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stipata</w:t>
            </w:r>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3B41ED">
        <w:trPr>
          <w:trHeight w:hRule="exact" w:val="227"/>
        </w:trPr>
        <w:tc>
          <w:tcPr>
            <w:tcW w:w="3119" w:type="dxa"/>
            <w:shd w:val="clear" w:color="auto" w:fill="auto"/>
            <w:hideMark/>
          </w:tcPr>
          <w:p w14:paraId="1D50EBD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utriculata</w:t>
            </w:r>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3B41ED">
        <w:trPr>
          <w:trHeight w:hRule="exact" w:val="227"/>
        </w:trPr>
        <w:tc>
          <w:tcPr>
            <w:tcW w:w="3119" w:type="dxa"/>
            <w:shd w:val="clear" w:color="auto" w:fill="auto"/>
          </w:tcPr>
          <w:p w14:paraId="6CCA87D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eratophyllum echinatum</w:t>
            </w:r>
          </w:p>
        </w:tc>
        <w:tc>
          <w:tcPr>
            <w:tcW w:w="2941" w:type="dxa"/>
            <w:shd w:val="clear" w:color="auto" w:fill="auto"/>
          </w:tcPr>
          <w:p w14:paraId="30C9BB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3B41ED">
            <w:pPr>
              <w:spacing w:line="240" w:lineRule="auto"/>
              <w:jc w:val="center"/>
              <w:rPr>
                <w:sz w:val="18"/>
                <w:szCs w:val="18"/>
                <w:lang w:val="en-US" w:eastAsia="en-GB"/>
              </w:rPr>
            </w:pPr>
          </w:p>
        </w:tc>
      </w:tr>
      <w:tr w:rsidR="00A200F2" w:rsidRPr="002C2EA9" w14:paraId="58160CB7" w14:textId="77777777" w:rsidTr="003B41ED">
        <w:trPr>
          <w:trHeight w:hRule="exact" w:val="227"/>
        </w:trPr>
        <w:tc>
          <w:tcPr>
            <w:tcW w:w="3119" w:type="dxa"/>
            <w:shd w:val="clear" w:color="auto" w:fill="auto"/>
          </w:tcPr>
          <w:p w14:paraId="51F5624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3B41ED">
            <w:pPr>
              <w:spacing w:line="240" w:lineRule="auto"/>
              <w:jc w:val="center"/>
              <w:rPr>
                <w:sz w:val="18"/>
                <w:szCs w:val="18"/>
                <w:lang w:val="en-US" w:eastAsia="en-GB"/>
              </w:rPr>
            </w:pPr>
          </w:p>
        </w:tc>
      </w:tr>
      <w:tr w:rsidR="00A200F2" w:rsidRPr="002C2EA9" w14:paraId="6C14244D" w14:textId="77777777" w:rsidTr="003B41ED">
        <w:trPr>
          <w:trHeight w:hRule="exact" w:val="227"/>
        </w:trPr>
        <w:tc>
          <w:tcPr>
            <w:tcW w:w="3119" w:type="dxa"/>
            <w:shd w:val="clear" w:color="auto" w:fill="auto"/>
          </w:tcPr>
          <w:p w14:paraId="60F2A88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lematis vitalba</w:t>
            </w:r>
          </w:p>
        </w:tc>
        <w:tc>
          <w:tcPr>
            <w:tcW w:w="2941" w:type="dxa"/>
            <w:shd w:val="clear" w:color="auto" w:fill="auto"/>
          </w:tcPr>
          <w:p w14:paraId="58388AB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3B41ED">
            <w:pPr>
              <w:spacing w:line="240" w:lineRule="auto"/>
              <w:jc w:val="center"/>
              <w:rPr>
                <w:sz w:val="18"/>
                <w:szCs w:val="18"/>
                <w:lang w:val="en-US" w:eastAsia="en-GB"/>
              </w:rPr>
            </w:pPr>
          </w:p>
        </w:tc>
      </w:tr>
      <w:tr w:rsidR="00A200F2" w:rsidRPr="002C2EA9" w14:paraId="02B88B96" w14:textId="77777777" w:rsidTr="003B41ED">
        <w:trPr>
          <w:trHeight w:hRule="exact" w:val="227"/>
        </w:trPr>
        <w:tc>
          <w:tcPr>
            <w:tcW w:w="3119" w:type="dxa"/>
            <w:shd w:val="clear" w:color="auto" w:fill="auto"/>
            <w:hideMark/>
          </w:tcPr>
          <w:p w14:paraId="5BC18ED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icuta douglasii</w:t>
            </w:r>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3B41ED">
        <w:trPr>
          <w:trHeight w:hRule="exact" w:val="227"/>
        </w:trPr>
        <w:tc>
          <w:tcPr>
            <w:tcW w:w="3119" w:type="dxa"/>
            <w:shd w:val="clear" w:color="auto" w:fill="auto"/>
            <w:hideMark/>
          </w:tcPr>
          <w:p w14:paraId="7CCFB0C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irsium arvense</w:t>
            </w:r>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3B41ED">
        <w:trPr>
          <w:trHeight w:hRule="exact" w:val="227"/>
        </w:trPr>
        <w:tc>
          <w:tcPr>
            <w:tcW w:w="3119" w:type="dxa"/>
            <w:shd w:val="clear" w:color="auto" w:fill="auto"/>
            <w:hideMark/>
          </w:tcPr>
          <w:p w14:paraId="0D80FA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omarum palustre</w:t>
            </w:r>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3B41ED">
        <w:trPr>
          <w:trHeight w:hRule="exact" w:val="227"/>
        </w:trPr>
        <w:tc>
          <w:tcPr>
            <w:tcW w:w="3119" w:type="dxa"/>
            <w:shd w:val="clear" w:color="auto" w:fill="auto"/>
          </w:tcPr>
          <w:p w14:paraId="2FDA109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onzya canadensis</w:t>
            </w:r>
          </w:p>
        </w:tc>
        <w:tc>
          <w:tcPr>
            <w:tcW w:w="2941" w:type="dxa"/>
            <w:shd w:val="clear" w:color="auto" w:fill="auto"/>
          </w:tcPr>
          <w:p w14:paraId="5BBB748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3B41ED">
            <w:pPr>
              <w:spacing w:line="240" w:lineRule="auto"/>
              <w:jc w:val="center"/>
              <w:rPr>
                <w:sz w:val="18"/>
                <w:szCs w:val="18"/>
                <w:lang w:val="en-US" w:eastAsia="en-GB"/>
              </w:rPr>
            </w:pPr>
          </w:p>
        </w:tc>
      </w:tr>
      <w:tr w:rsidR="00A200F2" w:rsidRPr="002C2EA9" w14:paraId="4DF7E545" w14:textId="77777777" w:rsidTr="003B41ED">
        <w:trPr>
          <w:trHeight w:hRule="exact" w:val="227"/>
        </w:trPr>
        <w:tc>
          <w:tcPr>
            <w:tcW w:w="3119" w:type="dxa"/>
            <w:shd w:val="clear" w:color="auto" w:fill="auto"/>
            <w:hideMark/>
          </w:tcPr>
          <w:p w14:paraId="1A7CA99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otula coronopifolia</w:t>
            </w:r>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3B41ED">
        <w:trPr>
          <w:trHeight w:hRule="exact" w:val="227"/>
        </w:trPr>
        <w:tc>
          <w:tcPr>
            <w:tcW w:w="3119" w:type="dxa"/>
            <w:shd w:val="clear" w:color="auto" w:fill="auto"/>
            <w:hideMark/>
          </w:tcPr>
          <w:p w14:paraId="3A23741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3B41ED">
        <w:trPr>
          <w:trHeight w:hRule="exact" w:val="227"/>
        </w:trPr>
        <w:tc>
          <w:tcPr>
            <w:tcW w:w="3119" w:type="dxa"/>
            <w:shd w:val="clear" w:color="auto" w:fill="auto"/>
          </w:tcPr>
          <w:p w14:paraId="2B0E7D7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repis tectorum</w:t>
            </w:r>
          </w:p>
        </w:tc>
        <w:tc>
          <w:tcPr>
            <w:tcW w:w="2941" w:type="dxa"/>
            <w:shd w:val="clear" w:color="auto" w:fill="auto"/>
          </w:tcPr>
          <w:p w14:paraId="65EEF1C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3B41ED">
            <w:pPr>
              <w:spacing w:line="240" w:lineRule="auto"/>
              <w:jc w:val="center"/>
              <w:rPr>
                <w:sz w:val="18"/>
                <w:szCs w:val="18"/>
                <w:lang w:val="en-US" w:eastAsia="en-GB"/>
              </w:rPr>
            </w:pPr>
          </w:p>
        </w:tc>
      </w:tr>
      <w:tr w:rsidR="00A200F2" w:rsidRPr="002C2EA9" w14:paraId="0ED28A3F" w14:textId="77777777" w:rsidTr="003B41ED">
        <w:trPr>
          <w:trHeight w:hRule="exact" w:val="227"/>
        </w:trPr>
        <w:tc>
          <w:tcPr>
            <w:tcW w:w="3119" w:type="dxa"/>
            <w:shd w:val="clear" w:color="auto" w:fill="auto"/>
          </w:tcPr>
          <w:p w14:paraId="1B78DD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3B41ED">
            <w:pPr>
              <w:spacing w:line="240" w:lineRule="auto"/>
              <w:jc w:val="center"/>
              <w:rPr>
                <w:sz w:val="18"/>
                <w:szCs w:val="18"/>
                <w:lang w:val="en-US" w:eastAsia="en-GB"/>
              </w:rPr>
            </w:pPr>
          </w:p>
        </w:tc>
      </w:tr>
      <w:tr w:rsidR="00A200F2" w:rsidRPr="002C2EA9" w14:paraId="1E249FB3" w14:textId="77777777" w:rsidTr="003B41ED">
        <w:trPr>
          <w:trHeight w:hRule="exact" w:val="227"/>
        </w:trPr>
        <w:tc>
          <w:tcPr>
            <w:tcW w:w="3119" w:type="dxa"/>
            <w:shd w:val="clear" w:color="auto" w:fill="auto"/>
          </w:tcPr>
          <w:p w14:paraId="3E0E3AA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3B41ED">
            <w:pPr>
              <w:spacing w:line="240" w:lineRule="auto"/>
              <w:jc w:val="center"/>
              <w:rPr>
                <w:sz w:val="18"/>
                <w:szCs w:val="18"/>
                <w:lang w:val="en-US" w:eastAsia="en-GB"/>
              </w:rPr>
            </w:pPr>
          </w:p>
        </w:tc>
      </w:tr>
      <w:tr w:rsidR="00A200F2" w:rsidRPr="002C2EA9" w14:paraId="0603884D" w14:textId="77777777" w:rsidTr="003B41ED">
        <w:trPr>
          <w:trHeight w:hRule="exact" w:val="227"/>
        </w:trPr>
        <w:tc>
          <w:tcPr>
            <w:tcW w:w="3119" w:type="dxa"/>
            <w:shd w:val="clear" w:color="auto" w:fill="auto"/>
            <w:hideMark/>
          </w:tcPr>
          <w:p w14:paraId="7E0F5F3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Deschampsia cespitosa </w:t>
            </w:r>
            <w:r w:rsidRPr="002C2EA9">
              <w:rPr>
                <w:color w:val="000000"/>
                <w:sz w:val="18"/>
                <w:szCs w:val="18"/>
                <w:lang w:val="en-US" w:eastAsia="en-GB"/>
              </w:rPr>
              <w:t>ssp.</w:t>
            </w:r>
            <w:r w:rsidRPr="002C2EA9">
              <w:rPr>
                <w:i/>
                <w:iCs/>
                <w:color w:val="000000"/>
                <w:sz w:val="18"/>
                <w:szCs w:val="18"/>
                <w:lang w:val="en-US" w:eastAsia="en-GB"/>
              </w:rPr>
              <w:t> bringensis</w:t>
            </w:r>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3B41ED">
        <w:trPr>
          <w:trHeight w:hRule="exact" w:val="227"/>
        </w:trPr>
        <w:tc>
          <w:tcPr>
            <w:tcW w:w="3119" w:type="dxa"/>
            <w:shd w:val="clear" w:color="auto" w:fill="auto"/>
            <w:hideMark/>
          </w:tcPr>
          <w:p w14:paraId="5090B2A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Distichlis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3B41ED">
        <w:trPr>
          <w:trHeight w:hRule="exact" w:val="227"/>
        </w:trPr>
        <w:tc>
          <w:tcPr>
            <w:tcW w:w="3119" w:type="dxa"/>
            <w:shd w:val="clear" w:color="auto" w:fill="auto"/>
          </w:tcPr>
          <w:p w14:paraId="47669B8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Echinochloa crus-galli</w:t>
            </w:r>
          </w:p>
        </w:tc>
        <w:tc>
          <w:tcPr>
            <w:tcW w:w="2941" w:type="dxa"/>
            <w:shd w:val="clear" w:color="auto" w:fill="auto"/>
          </w:tcPr>
          <w:p w14:paraId="466989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3B41ED">
            <w:pPr>
              <w:spacing w:line="240" w:lineRule="auto"/>
              <w:jc w:val="center"/>
              <w:rPr>
                <w:sz w:val="18"/>
                <w:szCs w:val="18"/>
                <w:lang w:val="en-US" w:eastAsia="en-GB"/>
              </w:rPr>
            </w:pPr>
          </w:p>
        </w:tc>
      </w:tr>
      <w:tr w:rsidR="00A200F2" w:rsidRPr="002C2EA9" w14:paraId="65BFED97" w14:textId="77777777" w:rsidTr="003B41ED">
        <w:trPr>
          <w:trHeight w:hRule="exact" w:val="227"/>
        </w:trPr>
        <w:tc>
          <w:tcPr>
            <w:tcW w:w="3119" w:type="dxa"/>
            <w:shd w:val="clear" w:color="auto" w:fill="auto"/>
            <w:hideMark/>
          </w:tcPr>
          <w:p w14:paraId="0ED18CA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obtusa</w:t>
            </w:r>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3B41ED">
        <w:trPr>
          <w:trHeight w:hRule="exact" w:val="227"/>
        </w:trPr>
        <w:tc>
          <w:tcPr>
            <w:tcW w:w="3119" w:type="dxa"/>
            <w:shd w:val="clear" w:color="auto" w:fill="auto"/>
            <w:hideMark/>
          </w:tcPr>
          <w:p w14:paraId="0F0A990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3B41ED">
        <w:trPr>
          <w:trHeight w:hRule="exact" w:val="227"/>
        </w:trPr>
        <w:tc>
          <w:tcPr>
            <w:tcW w:w="3119" w:type="dxa"/>
            <w:shd w:val="clear" w:color="auto" w:fill="auto"/>
            <w:hideMark/>
          </w:tcPr>
          <w:p w14:paraId="72175FA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parvula</w:t>
            </w:r>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3B41ED">
        <w:trPr>
          <w:trHeight w:hRule="exact" w:val="227"/>
        </w:trPr>
        <w:tc>
          <w:tcPr>
            <w:tcW w:w="3119" w:type="dxa"/>
            <w:shd w:val="clear" w:color="auto" w:fill="auto"/>
            <w:hideMark/>
          </w:tcPr>
          <w:p w14:paraId="7E4AB1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3B41ED">
        <w:trPr>
          <w:trHeight w:hRule="exact" w:val="227"/>
        </w:trPr>
        <w:tc>
          <w:tcPr>
            <w:tcW w:w="3119" w:type="dxa"/>
            <w:shd w:val="clear" w:color="auto" w:fill="auto"/>
            <w:hideMark/>
          </w:tcPr>
          <w:p w14:paraId="49A3A21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quackgrass </w:t>
            </w:r>
          </w:p>
        </w:tc>
        <w:tc>
          <w:tcPr>
            <w:tcW w:w="886" w:type="dxa"/>
            <w:shd w:val="clear" w:color="auto" w:fill="auto"/>
            <w:hideMark/>
          </w:tcPr>
          <w:p w14:paraId="6EAEC83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3B41ED">
        <w:trPr>
          <w:trHeight w:hRule="exact" w:val="227"/>
        </w:trPr>
        <w:tc>
          <w:tcPr>
            <w:tcW w:w="3119" w:type="dxa"/>
            <w:shd w:val="clear" w:color="auto" w:fill="auto"/>
            <w:hideMark/>
          </w:tcPr>
          <w:p w14:paraId="3C9058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pilobium cilatum</w:t>
            </w:r>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3B41ED">
        <w:trPr>
          <w:trHeight w:hRule="exact" w:val="227"/>
        </w:trPr>
        <w:tc>
          <w:tcPr>
            <w:tcW w:w="3119" w:type="dxa"/>
            <w:shd w:val="clear" w:color="auto" w:fill="auto"/>
            <w:hideMark/>
          </w:tcPr>
          <w:p w14:paraId="71D1E41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arvense</w:t>
            </w:r>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3B41ED">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3B41ED">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3B41ED">
        <w:trPr>
          <w:trHeight w:hRule="exact" w:val="227"/>
        </w:trPr>
        <w:tc>
          <w:tcPr>
            <w:tcW w:w="3119" w:type="dxa"/>
            <w:shd w:val="clear" w:color="auto" w:fill="auto"/>
          </w:tcPr>
          <w:p w14:paraId="1C5429C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Erythranthe scouleri</w:t>
            </w:r>
          </w:p>
        </w:tc>
        <w:tc>
          <w:tcPr>
            <w:tcW w:w="2941" w:type="dxa"/>
            <w:shd w:val="clear" w:color="auto" w:fill="auto"/>
          </w:tcPr>
          <w:p w14:paraId="63D2FB8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lumbia River monkey-flower</w:t>
            </w:r>
          </w:p>
        </w:tc>
        <w:tc>
          <w:tcPr>
            <w:tcW w:w="886" w:type="dxa"/>
            <w:shd w:val="clear" w:color="auto" w:fill="auto"/>
          </w:tcPr>
          <w:p w14:paraId="30073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3B41ED">
            <w:pPr>
              <w:spacing w:line="240" w:lineRule="auto"/>
              <w:jc w:val="center"/>
              <w:rPr>
                <w:sz w:val="18"/>
                <w:szCs w:val="18"/>
                <w:lang w:val="en-US" w:eastAsia="en-GB"/>
              </w:rPr>
            </w:pPr>
          </w:p>
        </w:tc>
      </w:tr>
      <w:tr w:rsidR="00A200F2" w:rsidRPr="002C2EA9" w14:paraId="56709DE3" w14:textId="77777777" w:rsidTr="003B41ED">
        <w:trPr>
          <w:trHeight w:hRule="exact" w:val="227"/>
        </w:trPr>
        <w:tc>
          <w:tcPr>
            <w:tcW w:w="3119" w:type="dxa"/>
            <w:shd w:val="clear" w:color="auto" w:fill="auto"/>
          </w:tcPr>
          <w:p w14:paraId="28325D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3B41ED">
            <w:pPr>
              <w:spacing w:line="240" w:lineRule="auto"/>
              <w:jc w:val="center"/>
              <w:rPr>
                <w:sz w:val="18"/>
                <w:szCs w:val="18"/>
                <w:lang w:val="en-US" w:eastAsia="en-GB"/>
              </w:rPr>
            </w:pPr>
          </w:p>
        </w:tc>
      </w:tr>
      <w:tr w:rsidR="00A200F2" w:rsidRPr="002C2EA9" w14:paraId="02D5B7C3" w14:textId="77777777" w:rsidTr="003B41ED">
        <w:trPr>
          <w:trHeight w:hRule="exact" w:val="227"/>
        </w:trPr>
        <w:tc>
          <w:tcPr>
            <w:tcW w:w="3119" w:type="dxa"/>
            <w:shd w:val="clear" w:color="auto" w:fill="auto"/>
          </w:tcPr>
          <w:p w14:paraId="3965DFA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3B41ED">
            <w:pPr>
              <w:spacing w:line="240" w:lineRule="auto"/>
              <w:jc w:val="center"/>
              <w:rPr>
                <w:sz w:val="18"/>
                <w:szCs w:val="18"/>
                <w:lang w:val="en-US" w:eastAsia="en-GB"/>
              </w:rPr>
            </w:pPr>
          </w:p>
        </w:tc>
      </w:tr>
      <w:tr w:rsidR="00A200F2" w:rsidRPr="002C2EA9" w14:paraId="59637383" w14:textId="77777777" w:rsidTr="003B41ED">
        <w:trPr>
          <w:trHeight w:hRule="exact" w:val="227"/>
        </w:trPr>
        <w:tc>
          <w:tcPr>
            <w:tcW w:w="3119" w:type="dxa"/>
            <w:shd w:val="clear" w:color="auto" w:fill="auto"/>
          </w:tcPr>
          <w:p w14:paraId="5BF76F1B"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3B41ED">
            <w:pPr>
              <w:spacing w:line="240" w:lineRule="auto"/>
              <w:jc w:val="center"/>
              <w:rPr>
                <w:sz w:val="18"/>
                <w:szCs w:val="18"/>
                <w:lang w:val="en-US" w:eastAsia="en-GB"/>
              </w:rPr>
            </w:pPr>
          </w:p>
        </w:tc>
      </w:tr>
      <w:tr w:rsidR="00A200F2" w:rsidRPr="002C2EA9" w14:paraId="075DF402" w14:textId="77777777" w:rsidTr="003B41ED">
        <w:trPr>
          <w:trHeight w:hRule="exact" w:val="227"/>
        </w:trPr>
        <w:tc>
          <w:tcPr>
            <w:tcW w:w="3119" w:type="dxa"/>
            <w:shd w:val="clear" w:color="auto" w:fill="auto"/>
            <w:hideMark/>
          </w:tcPr>
          <w:p w14:paraId="575345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Galium palustre</w:t>
            </w:r>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3B41ED">
        <w:trPr>
          <w:trHeight w:hRule="exact" w:val="227"/>
        </w:trPr>
        <w:tc>
          <w:tcPr>
            <w:tcW w:w="3119" w:type="dxa"/>
            <w:shd w:val="clear" w:color="auto" w:fill="auto"/>
            <w:hideMark/>
          </w:tcPr>
          <w:p w14:paraId="3A66AB5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Galium trifidum</w:t>
            </w:r>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3B41ED">
        <w:trPr>
          <w:trHeight w:hRule="exact" w:val="227"/>
        </w:trPr>
        <w:tc>
          <w:tcPr>
            <w:tcW w:w="3119" w:type="dxa"/>
            <w:shd w:val="clear" w:color="auto" w:fill="auto"/>
          </w:tcPr>
          <w:p w14:paraId="30FAA00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Geum macrophyllum</w:t>
            </w:r>
          </w:p>
        </w:tc>
        <w:tc>
          <w:tcPr>
            <w:tcW w:w="2941" w:type="dxa"/>
            <w:shd w:val="clear" w:color="auto" w:fill="auto"/>
          </w:tcPr>
          <w:p w14:paraId="19D8DD5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3B41ED">
            <w:pPr>
              <w:spacing w:line="240" w:lineRule="auto"/>
              <w:jc w:val="center"/>
              <w:rPr>
                <w:sz w:val="18"/>
                <w:szCs w:val="18"/>
                <w:lang w:val="en-US" w:eastAsia="en-GB"/>
              </w:rPr>
            </w:pPr>
          </w:p>
        </w:tc>
      </w:tr>
      <w:tr w:rsidR="00A200F2" w:rsidRPr="002C2EA9" w14:paraId="6FCCA8E4" w14:textId="77777777" w:rsidTr="003B41ED">
        <w:trPr>
          <w:trHeight w:hRule="exact" w:val="227"/>
        </w:trPr>
        <w:tc>
          <w:tcPr>
            <w:tcW w:w="3119" w:type="dxa"/>
            <w:shd w:val="clear" w:color="auto" w:fill="auto"/>
          </w:tcPr>
          <w:p w14:paraId="120BD4AE"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Glyceria elata</w:t>
            </w:r>
          </w:p>
        </w:tc>
        <w:tc>
          <w:tcPr>
            <w:tcW w:w="2941" w:type="dxa"/>
            <w:shd w:val="clear" w:color="auto" w:fill="auto"/>
          </w:tcPr>
          <w:p w14:paraId="6AEAC37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all mannagrass</w:t>
            </w:r>
          </w:p>
        </w:tc>
        <w:tc>
          <w:tcPr>
            <w:tcW w:w="886" w:type="dxa"/>
            <w:shd w:val="clear" w:color="auto" w:fill="auto"/>
          </w:tcPr>
          <w:p w14:paraId="4B5AA0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3B41ED">
            <w:pPr>
              <w:spacing w:line="240" w:lineRule="auto"/>
              <w:jc w:val="center"/>
              <w:rPr>
                <w:sz w:val="18"/>
                <w:szCs w:val="18"/>
                <w:lang w:val="en-US" w:eastAsia="en-GB"/>
              </w:rPr>
            </w:pPr>
          </w:p>
        </w:tc>
      </w:tr>
      <w:tr w:rsidR="00A200F2" w:rsidRPr="002C2EA9" w14:paraId="0081627D" w14:textId="77777777" w:rsidTr="003B41ED">
        <w:trPr>
          <w:trHeight w:hRule="exact" w:val="227"/>
        </w:trPr>
        <w:tc>
          <w:tcPr>
            <w:tcW w:w="3119" w:type="dxa"/>
            <w:shd w:val="clear" w:color="auto" w:fill="auto"/>
          </w:tcPr>
          <w:p w14:paraId="19782326" w14:textId="77777777" w:rsidR="00A200F2" w:rsidRPr="002C2EA9" w:rsidRDefault="00A200F2" w:rsidP="003B41ED">
            <w:pPr>
              <w:spacing w:line="240" w:lineRule="auto"/>
              <w:rPr>
                <w:i/>
                <w:iCs/>
                <w:color w:val="000000"/>
                <w:sz w:val="18"/>
                <w:szCs w:val="18"/>
                <w:lang w:val="en-US" w:eastAsia="en-GB"/>
              </w:rPr>
            </w:pPr>
            <w:r>
              <w:rPr>
                <w:i/>
                <w:iCs/>
                <w:color w:val="000000"/>
                <w:sz w:val="18"/>
                <w:szCs w:val="18"/>
                <w:lang w:val="en-US" w:eastAsia="en-GB"/>
              </w:rPr>
              <w:t xml:space="preserve">Glyceria </w:t>
            </w:r>
            <w:r w:rsidRPr="0082724B">
              <w:rPr>
                <w:i/>
                <w:iCs/>
                <w:color w:val="000000"/>
                <w:sz w:val="18"/>
                <w:szCs w:val="18"/>
                <w:lang w:val="en-US" w:eastAsia="en-GB"/>
              </w:rPr>
              <w:t>leptostachya</w:t>
            </w:r>
          </w:p>
        </w:tc>
        <w:tc>
          <w:tcPr>
            <w:tcW w:w="2941" w:type="dxa"/>
            <w:shd w:val="clear" w:color="auto" w:fill="auto"/>
          </w:tcPr>
          <w:p w14:paraId="30E92712"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slender spiked mannagrass</w:t>
            </w:r>
          </w:p>
        </w:tc>
        <w:tc>
          <w:tcPr>
            <w:tcW w:w="886" w:type="dxa"/>
            <w:shd w:val="clear" w:color="auto" w:fill="auto"/>
          </w:tcPr>
          <w:p w14:paraId="7B8CB53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3B41ED">
        <w:trPr>
          <w:trHeight w:hRule="exact" w:val="227"/>
        </w:trPr>
        <w:tc>
          <w:tcPr>
            <w:tcW w:w="3119" w:type="dxa"/>
            <w:shd w:val="clear" w:color="auto" w:fill="auto"/>
            <w:hideMark/>
          </w:tcPr>
          <w:p w14:paraId="7EAC101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Glyceria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nnagrass </w:t>
            </w:r>
          </w:p>
        </w:tc>
        <w:tc>
          <w:tcPr>
            <w:tcW w:w="886" w:type="dxa"/>
            <w:shd w:val="clear" w:color="auto" w:fill="auto"/>
            <w:hideMark/>
          </w:tcPr>
          <w:p w14:paraId="383BD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3B41ED">
        <w:trPr>
          <w:trHeight w:hRule="exact" w:val="227"/>
        </w:trPr>
        <w:tc>
          <w:tcPr>
            <w:tcW w:w="3119" w:type="dxa"/>
            <w:shd w:val="clear" w:color="auto" w:fill="auto"/>
          </w:tcPr>
          <w:p w14:paraId="7853D4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Gnaphalium uliginosum</w:t>
            </w:r>
          </w:p>
        </w:tc>
        <w:tc>
          <w:tcPr>
            <w:tcW w:w="2941" w:type="dxa"/>
            <w:shd w:val="clear" w:color="auto" w:fill="auto"/>
          </w:tcPr>
          <w:p w14:paraId="42F9570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3B41ED">
            <w:pPr>
              <w:spacing w:line="240" w:lineRule="auto"/>
              <w:jc w:val="center"/>
              <w:rPr>
                <w:sz w:val="18"/>
                <w:szCs w:val="18"/>
                <w:lang w:val="en-US" w:eastAsia="en-GB"/>
              </w:rPr>
            </w:pPr>
          </w:p>
        </w:tc>
      </w:tr>
      <w:tr w:rsidR="00A200F2" w:rsidRPr="002C2EA9" w14:paraId="17AC53B1" w14:textId="77777777" w:rsidTr="003B41ED">
        <w:trPr>
          <w:trHeight w:hRule="exact" w:val="227"/>
        </w:trPr>
        <w:tc>
          <w:tcPr>
            <w:tcW w:w="3119" w:type="dxa"/>
            <w:shd w:val="clear" w:color="auto" w:fill="auto"/>
            <w:hideMark/>
          </w:tcPr>
          <w:p w14:paraId="2A46A88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Gratiola ebracteata</w:t>
            </w:r>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3B41ED">
        <w:trPr>
          <w:trHeight w:hRule="exact" w:val="227"/>
        </w:trPr>
        <w:tc>
          <w:tcPr>
            <w:tcW w:w="3119" w:type="dxa"/>
            <w:shd w:val="clear" w:color="auto" w:fill="auto"/>
          </w:tcPr>
          <w:p w14:paraId="491366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Hieracium lachenalii</w:t>
            </w:r>
          </w:p>
        </w:tc>
        <w:tc>
          <w:tcPr>
            <w:tcW w:w="2941" w:type="dxa"/>
            <w:shd w:val="clear" w:color="auto" w:fill="auto"/>
          </w:tcPr>
          <w:p w14:paraId="08465A8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3B41ED">
            <w:pPr>
              <w:spacing w:line="240" w:lineRule="auto"/>
              <w:jc w:val="center"/>
              <w:rPr>
                <w:sz w:val="18"/>
                <w:szCs w:val="18"/>
                <w:lang w:val="en-US" w:eastAsia="en-GB"/>
              </w:rPr>
            </w:pPr>
          </w:p>
        </w:tc>
      </w:tr>
      <w:tr w:rsidR="00A200F2" w:rsidRPr="002C2EA9" w14:paraId="2F55284F" w14:textId="77777777" w:rsidTr="003B41ED">
        <w:trPr>
          <w:trHeight w:hRule="exact" w:val="227"/>
        </w:trPr>
        <w:tc>
          <w:tcPr>
            <w:tcW w:w="3119" w:type="dxa"/>
            <w:shd w:val="clear" w:color="auto" w:fill="auto"/>
            <w:hideMark/>
          </w:tcPr>
          <w:p w14:paraId="01A6F6F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Hordeum brachyantherum</w:t>
            </w:r>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3B41ED">
        <w:trPr>
          <w:trHeight w:hRule="exact" w:val="227"/>
        </w:trPr>
        <w:tc>
          <w:tcPr>
            <w:tcW w:w="3119" w:type="dxa"/>
            <w:shd w:val="clear" w:color="auto" w:fill="auto"/>
          </w:tcPr>
          <w:p w14:paraId="70F81CF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Hypericum anagalloides</w:t>
            </w:r>
          </w:p>
        </w:tc>
        <w:tc>
          <w:tcPr>
            <w:tcW w:w="2941" w:type="dxa"/>
            <w:shd w:val="clear" w:color="auto" w:fill="auto"/>
          </w:tcPr>
          <w:p w14:paraId="797C076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3B41ED">
            <w:pPr>
              <w:spacing w:line="240" w:lineRule="auto"/>
              <w:jc w:val="center"/>
              <w:rPr>
                <w:sz w:val="18"/>
                <w:szCs w:val="18"/>
                <w:lang w:val="en-US" w:eastAsia="en-GB"/>
              </w:rPr>
            </w:pPr>
          </w:p>
        </w:tc>
      </w:tr>
      <w:tr w:rsidR="00A200F2" w:rsidRPr="002C2EA9" w14:paraId="698C42C0" w14:textId="77777777" w:rsidTr="003B41ED">
        <w:trPr>
          <w:trHeight w:hRule="exact" w:val="227"/>
        </w:trPr>
        <w:tc>
          <w:tcPr>
            <w:tcW w:w="3119" w:type="dxa"/>
            <w:shd w:val="clear" w:color="auto" w:fill="auto"/>
          </w:tcPr>
          <w:p w14:paraId="5C6C73D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ypericum scouleri </w:t>
            </w:r>
            <w:r w:rsidRPr="002C2EA9">
              <w:rPr>
                <w:color w:val="000000"/>
                <w:sz w:val="18"/>
                <w:szCs w:val="18"/>
                <w:lang w:val="en-US" w:eastAsia="en-GB"/>
              </w:rPr>
              <w:t>ssp.</w:t>
            </w:r>
            <w:r w:rsidRPr="002C2EA9">
              <w:rPr>
                <w:i/>
                <w:iCs/>
                <w:color w:val="000000"/>
                <w:sz w:val="18"/>
                <w:szCs w:val="18"/>
                <w:lang w:val="en-US" w:eastAsia="en-GB"/>
              </w:rPr>
              <w:t xml:space="preserve"> scouleri</w:t>
            </w:r>
          </w:p>
        </w:tc>
        <w:tc>
          <w:tcPr>
            <w:tcW w:w="2941" w:type="dxa"/>
            <w:shd w:val="clear" w:color="auto" w:fill="auto"/>
          </w:tcPr>
          <w:p w14:paraId="47A4303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3B41ED">
            <w:pPr>
              <w:spacing w:line="240" w:lineRule="auto"/>
              <w:jc w:val="center"/>
              <w:rPr>
                <w:sz w:val="18"/>
                <w:szCs w:val="18"/>
                <w:lang w:val="en-US" w:eastAsia="en-GB"/>
              </w:rPr>
            </w:pPr>
          </w:p>
        </w:tc>
      </w:tr>
      <w:tr w:rsidR="00A200F2" w:rsidRPr="002C2EA9" w14:paraId="3E91D9F8" w14:textId="77777777" w:rsidTr="003B41ED">
        <w:trPr>
          <w:trHeight w:hRule="exact" w:val="227"/>
        </w:trPr>
        <w:tc>
          <w:tcPr>
            <w:tcW w:w="3119" w:type="dxa"/>
            <w:shd w:val="clear" w:color="auto" w:fill="auto"/>
          </w:tcPr>
          <w:p w14:paraId="44E9BFF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Hypochaeris radicata</w:t>
            </w:r>
          </w:p>
        </w:tc>
        <w:tc>
          <w:tcPr>
            <w:tcW w:w="2941" w:type="dxa"/>
            <w:shd w:val="clear" w:color="auto" w:fill="auto"/>
          </w:tcPr>
          <w:p w14:paraId="5675C55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3B41ED">
            <w:pPr>
              <w:spacing w:line="240" w:lineRule="auto"/>
              <w:jc w:val="center"/>
              <w:rPr>
                <w:sz w:val="18"/>
                <w:szCs w:val="18"/>
                <w:lang w:val="en-US" w:eastAsia="en-GB"/>
              </w:rPr>
            </w:pPr>
          </w:p>
        </w:tc>
      </w:tr>
      <w:tr w:rsidR="00A200F2" w:rsidRPr="002C2EA9" w14:paraId="608C7DF9" w14:textId="77777777" w:rsidTr="003B41ED">
        <w:trPr>
          <w:trHeight w:hRule="exact" w:val="227"/>
        </w:trPr>
        <w:tc>
          <w:tcPr>
            <w:tcW w:w="3119" w:type="dxa"/>
            <w:shd w:val="clear" w:color="auto" w:fill="auto"/>
            <w:hideMark/>
          </w:tcPr>
          <w:p w14:paraId="7C63E6F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3B41ED">
        <w:trPr>
          <w:trHeight w:hRule="exact" w:val="227"/>
        </w:trPr>
        <w:tc>
          <w:tcPr>
            <w:tcW w:w="3119" w:type="dxa"/>
            <w:shd w:val="clear" w:color="auto" w:fill="auto"/>
            <w:hideMark/>
          </w:tcPr>
          <w:p w14:paraId="08C99BD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glandulifera</w:t>
            </w:r>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3B41ED">
        <w:trPr>
          <w:trHeight w:hRule="exact" w:val="227"/>
        </w:trPr>
        <w:tc>
          <w:tcPr>
            <w:tcW w:w="3119" w:type="dxa"/>
            <w:shd w:val="clear" w:color="auto" w:fill="auto"/>
            <w:hideMark/>
          </w:tcPr>
          <w:p w14:paraId="34EC9C2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3B41ED">
        <w:trPr>
          <w:trHeight w:hRule="exact" w:val="227"/>
        </w:trPr>
        <w:tc>
          <w:tcPr>
            <w:tcW w:w="3119" w:type="dxa"/>
            <w:shd w:val="clear" w:color="auto" w:fill="auto"/>
            <w:hideMark/>
          </w:tcPr>
          <w:p w14:paraId="4309F47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3B41ED">
        <w:trPr>
          <w:trHeight w:hRule="exact" w:val="227"/>
        </w:trPr>
        <w:tc>
          <w:tcPr>
            <w:tcW w:w="3119" w:type="dxa"/>
            <w:shd w:val="clear" w:color="auto" w:fill="auto"/>
            <w:hideMark/>
          </w:tcPr>
          <w:p w14:paraId="284545F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soetes echinospora</w:t>
            </w:r>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3B41ED">
        <w:trPr>
          <w:trHeight w:hRule="exact" w:val="227"/>
        </w:trPr>
        <w:tc>
          <w:tcPr>
            <w:tcW w:w="3119" w:type="dxa"/>
            <w:shd w:val="clear" w:color="auto" w:fill="auto"/>
          </w:tcPr>
          <w:p w14:paraId="0182A26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Isolepis cernua</w:t>
            </w:r>
          </w:p>
        </w:tc>
        <w:tc>
          <w:tcPr>
            <w:tcW w:w="2941" w:type="dxa"/>
            <w:shd w:val="clear" w:color="auto" w:fill="auto"/>
          </w:tcPr>
          <w:p w14:paraId="0B9C85A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ow clubrush</w:t>
            </w:r>
          </w:p>
        </w:tc>
        <w:tc>
          <w:tcPr>
            <w:tcW w:w="886" w:type="dxa"/>
            <w:shd w:val="clear" w:color="auto" w:fill="auto"/>
          </w:tcPr>
          <w:p w14:paraId="0EBFEC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3B41ED">
            <w:pPr>
              <w:spacing w:line="240" w:lineRule="auto"/>
              <w:jc w:val="center"/>
              <w:rPr>
                <w:sz w:val="18"/>
                <w:szCs w:val="18"/>
                <w:lang w:val="en-US" w:eastAsia="en-GB"/>
              </w:rPr>
            </w:pPr>
          </w:p>
        </w:tc>
      </w:tr>
      <w:tr w:rsidR="00A200F2" w:rsidRPr="002C2EA9" w14:paraId="5D34B8A2" w14:textId="77777777" w:rsidTr="003B41ED">
        <w:trPr>
          <w:trHeight w:hRule="exact" w:val="227"/>
        </w:trPr>
        <w:tc>
          <w:tcPr>
            <w:tcW w:w="3119" w:type="dxa"/>
            <w:shd w:val="clear" w:color="auto" w:fill="auto"/>
            <w:hideMark/>
          </w:tcPr>
          <w:p w14:paraId="129B264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articulatus</w:t>
            </w:r>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3B41ED">
        <w:trPr>
          <w:trHeight w:hRule="exact" w:val="227"/>
        </w:trPr>
        <w:tc>
          <w:tcPr>
            <w:tcW w:w="3119" w:type="dxa"/>
            <w:shd w:val="clear" w:color="auto" w:fill="auto"/>
            <w:hideMark/>
          </w:tcPr>
          <w:p w14:paraId="4A9C05B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balticus</w:t>
            </w:r>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3B41ED">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3B41ED">
        <w:trPr>
          <w:trHeight w:hRule="exact" w:val="227"/>
        </w:trPr>
        <w:tc>
          <w:tcPr>
            <w:tcW w:w="3119" w:type="dxa"/>
            <w:shd w:val="clear" w:color="auto" w:fill="auto"/>
          </w:tcPr>
          <w:p w14:paraId="172DBC6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Juncus bolanderi</w:t>
            </w:r>
          </w:p>
        </w:tc>
        <w:tc>
          <w:tcPr>
            <w:tcW w:w="2941" w:type="dxa"/>
            <w:shd w:val="clear" w:color="auto" w:fill="auto"/>
          </w:tcPr>
          <w:p w14:paraId="50A1BB8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olander’s rush</w:t>
            </w:r>
          </w:p>
        </w:tc>
        <w:tc>
          <w:tcPr>
            <w:tcW w:w="886" w:type="dxa"/>
            <w:shd w:val="clear" w:color="auto" w:fill="auto"/>
          </w:tcPr>
          <w:p w14:paraId="67A4B49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3B41ED">
            <w:pPr>
              <w:spacing w:line="240" w:lineRule="auto"/>
              <w:jc w:val="center"/>
              <w:rPr>
                <w:sz w:val="18"/>
                <w:szCs w:val="18"/>
                <w:lang w:val="en-US" w:eastAsia="en-GB"/>
              </w:rPr>
            </w:pPr>
          </w:p>
        </w:tc>
      </w:tr>
      <w:tr w:rsidR="00A200F2" w:rsidRPr="002C2EA9" w14:paraId="5C45D31E" w14:textId="77777777" w:rsidTr="003B41ED">
        <w:trPr>
          <w:trHeight w:hRule="exact" w:val="227"/>
        </w:trPr>
        <w:tc>
          <w:tcPr>
            <w:tcW w:w="3119" w:type="dxa"/>
            <w:shd w:val="clear" w:color="auto" w:fill="auto"/>
            <w:hideMark/>
          </w:tcPr>
          <w:p w14:paraId="658B284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3B41ED">
        <w:trPr>
          <w:trHeight w:hRule="exact" w:val="227"/>
        </w:trPr>
        <w:tc>
          <w:tcPr>
            <w:tcW w:w="3119" w:type="dxa"/>
            <w:shd w:val="clear" w:color="auto" w:fill="auto"/>
            <w:hideMark/>
          </w:tcPr>
          <w:p w14:paraId="7DC11CE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3B41ED">
        <w:trPr>
          <w:trHeight w:hRule="exact" w:val="227"/>
        </w:trPr>
        <w:tc>
          <w:tcPr>
            <w:tcW w:w="3119" w:type="dxa"/>
            <w:shd w:val="clear" w:color="auto" w:fill="auto"/>
            <w:hideMark/>
          </w:tcPr>
          <w:p w14:paraId="4D1BB55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oxymeris</w:t>
            </w:r>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3B41ED">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3B41ED">
        <w:trPr>
          <w:trHeight w:hRule="exact" w:val="227"/>
        </w:trPr>
        <w:tc>
          <w:tcPr>
            <w:tcW w:w="3119" w:type="dxa"/>
            <w:shd w:val="clear" w:color="auto" w:fill="auto"/>
          </w:tcPr>
          <w:p w14:paraId="74F9FA7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Juncus supiniformis</w:t>
            </w:r>
          </w:p>
        </w:tc>
        <w:tc>
          <w:tcPr>
            <w:tcW w:w="2941" w:type="dxa"/>
            <w:shd w:val="clear" w:color="auto" w:fill="auto"/>
          </w:tcPr>
          <w:p w14:paraId="350AA2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3B41ED">
            <w:pPr>
              <w:spacing w:line="240" w:lineRule="auto"/>
              <w:jc w:val="center"/>
              <w:rPr>
                <w:sz w:val="18"/>
                <w:szCs w:val="18"/>
                <w:lang w:val="en-US" w:eastAsia="en-GB"/>
              </w:rPr>
            </w:pPr>
          </w:p>
        </w:tc>
      </w:tr>
      <w:tr w:rsidR="00A200F2" w:rsidRPr="002C2EA9" w14:paraId="4C275BF5" w14:textId="77777777" w:rsidTr="003B41ED">
        <w:trPr>
          <w:trHeight w:hRule="exact" w:val="227"/>
        </w:trPr>
        <w:tc>
          <w:tcPr>
            <w:tcW w:w="3119" w:type="dxa"/>
            <w:shd w:val="clear" w:color="auto" w:fill="auto"/>
            <w:hideMark/>
          </w:tcPr>
          <w:p w14:paraId="0FD0C05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3B41ED">
        <w:trPr>
          <w:trHeight w:hRule="exact" w:val="227"/>
        </w:trPr>
        <w:tc>
          <w:tcPr>
            <w:tcW w:w="3119" w:type="dxa"/>
            <w:shd w:val="clear" w:color="auto" w:fill="auto"/>
          </w:tcPr>
          <w:p w14:paraId="1CFF94C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actua serriola</w:t>
            </w:r>
          </w:p>
        </w:tc>
        <w:tc>
          <w:tcPr>
            <w:tcW w:w="2941" w:type="dxa"/>
            <w:shd w:val="clear" w:color="auto" w:fill="auto"/>
          </w:tcPr>
          <w:p w14:paraId="13FA864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3B41ED">
            <w:pPr>
              <w:spacing w:line="240" w:lineRule="auto"/>
              <w:jc w:val="center"/>
              <w:rPr>
                <w:sz w:val="18"/>
                <w:szCs w:val="18"/>
                <w:lang w:val="en-US" w:eastAsia="en-GB"/>
              </w:rPr>
            </w:pPr>
          </w:p>
        </w:tc>
      </w:tr>
      <w:tr w:rsidR="00A200F2" w:rsidRPr="002C2EA9" w14:paraId="4430F86D" w14:textId="77777777" w:rsidTr="003B41ED">
        <w:trPr>
          <w:trHeight w:hRule="exact" w:val="227"/>
        </w:trPr>
        <w:tc>
          <w:tcPr>
            <w:tcW w:w="3119" w:type="dxa"/>
            <w:shd w:val="clear" w:color="auto" w:fill="auto"/>
          </w:tcPr>
          <w:p w14:paraId="35E20DA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apsana communis</w:t>
            </w:r>
          </w:p>
        </w:tc>
        <w:tc>
          <w:tcPr>
            <w:tcW w:w="2941" w:type="dxa"/>
            <w:shd w:val="clear" w:color="auto" w:fill="auto"/>
          </w:tcPr>
          <w:p w14:paraId="3C31B9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3B41ED">
            <w:pPr>
              <w:spacing w:line="240" w:lineRule="auto"/>
              <w:jc w:val="center"/>
              <w:rPr>
                <w:sz w:val="18"/>
                <w:szCs w:val="18"/>
                <w:lang w:val="en-US" w:eastAsia="en-GB"/>
              </w:rPr>
            </w:pPr>
          </w:p>
        </w:tc>
      </w:tr>
      <w:tr w:rsidR="00A200F2" w:rsidRPr="002C2EA9" w14:paraId="58F70BC6" w14:textId="77777777" w:rsidTr="003B41ED">
        <w:trPr>
          <w:trHeight w:hRule="exact" w:val="227"/>
        </w:trPr>
        <w:tc>
          <w:tcPr>
            <w:tcW w:w="3119" w:type="dxa"/>
            <w:shd w:val="clear" w:color="auto" w:fill="auto"/>
            <w:hideMark/>
          </w:tcPr>
          <w:p w14:paraId="25B74F6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3B41ED">
        <w:trPr>
          <w:trHeight w:hRule="exact" w:val="227"/>
        </w:trPr>
        <w:tc>
          <w:tcPr>
            <w:tcW w:w="3119" w:type="dxa"/>
            <w:shd w:val="clear" w:color="auto" w:fill="auto"/>
            <w:hideMark/>
          </w:tcPr>
          <w:p w14:paraId="188B928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eersia oryzoides</w:t>
            </w:r>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3B41ED">
        <w:trPr>
          <w:trHeight w:hRule="exact" w:val="227"/>
        </w:trPr>
        <w:tc>
          <w:tcPr>
            <w:tcW w:w="3119" w:type="dxa"/>
            <w:shd w:val="clear" w:color="auto" w:fill="auto"/>
            <w:hideMark/>
          </w:tcPr>
          <w:p w14:paraId="5A962BE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emna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3B41ED">
        <w:trPr>
          <w:trHeight w:hRule="exact" w:val="227"/>
        </w:trPr>
        <w:tc>
          <w:tcPr>
            <w:tcW w:w="3119" w:type="dxa"/>
            <w:shd w:val="clear" w:color="auto" w:fill="auto"/>
            <w:hideMark/>
          </w:tcPr>
          <w:p w14:paraId="5A35FDE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eymus mollis</w:t>
            </w:r>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unegrass </w:t>
            </w:r>
          </w:p>
        </w:tc>
        <w:tc>
          <w:tcPr>
            <w:tcW w:w="886" w:type="dxa"/>
            <w:shd w:val="clear" w:color="auto" w:fill="auto"/>
            <w:hideMark/>
          </w:tcPr>
          <w:p w14:paraId="189B667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3B41ED">
        <w:trPr>
          <w:trHeight w:hRule="exact" w:val="227"/>
        </w:trPr>
        <w:tc>
          <w:tcPr>
            <w:tcW w:w="3119" w:type="dxa"/>
            <w:shd w:val="clear" w:color="auto" w:fill="auto"/>
            <w:hideMark/>
          </w:tcPr>
          <w:p w14:paraId="6214B39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ilaeopsis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lilaeopsis</w:t>
            </w:r>
          </w:p>
        </w:tc>
        <w:tc>
          <w:tcPr>
            <w:tcW w:w="886" w:type="dxa"/>
            <w:shd w:val="clear" w:color="auto" w:fill="auto"/>
            <w:hideMark/>
          </w:tcPr>
          <w:p w14:paraId="41C87B6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3B41ED">
        <w:trPr>
          <w:trHeight w:hRule="exact" w:val="227"/>
        </w:trPr>
        <w:tc>
          <w:tcPr>
            <w:tcW w:w="3119" w:type="dxa"/>
            <w:shd w:val="clear" w:color="auto" w:fill="auto"/>
            <w:hideMark/>
          </w:tcPr>
          <w:p w14:paraId="06DFFF4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imosella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mudwort </w:t>
            </w:r>
          </w:p>
        </w:tc>
        <w:tc>
          <w:tcPr>
            <w:tcW w:w="886" w:type="dxa"/>
            <w:shd w:val="clear" w:color="auto" w:fill="auto"/>
            <w:hideMark/>
          </w:tcPr>
          <w:p w14:paraId="7E4DD1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3B41ED">
        <w:trPr>
          <w:trHeight w:hRule="exact" w:val="227"/>
        </w:trPr>
        <w:tc>
          <w:tcPr>
            <w:tcW w:w="3119" w:type="dxa"/>
            <w:shd w:val="clear" w:color="auto" w:fill="auto"/>
          </w:tcPr>
          <w:p w14:paraId="6AC8966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olium perenne</w:t>
            </w:r>
          </w:p>
        </w:tc>
        <w:tc>
          <w:tcPr>
            <w:tcW w:w="2941" w:type="dxa"/>
            <w:shd w:val="clear" w:color="auto" w:fill="auto"/>
          </w:tcPr>
          <w:p w14:paraId="2C3EA33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3B41ED">
            <w:pPr>
              <w:spacing w:line="240" w:lineRule="auto"/>
              <w:jc w:val="center"/>
              <w:rPr>
                <w:sz w:val="18"/>
                <w:szCs w:val="18"/>
                <w:lang w:val="en-US" w:eastAsia="en-GB"/>
              </w:rPr>
            </w:pPr>
          </w:p>
        </w:tc>
      </w:tr>
      <w:tr w:rsidR="00A200F2" w:rsidRPr="002C2EA9" w14:paraId="702936A5" w14:textId="77777777" w:rsidTr="003B41ED">
        <w:trPr>
          <w:trHeight w:hRule="exact" w:val="227"/>
        </w:trPr>
        <w:tc>
          <w:tcPr>
            <w:tcW w:w="3119" w:type="dxa"/>
            <w:shd w:val="clear" w:color="auto" w:fill="auto"/>
            <w:hideMark/>
          </w:tcPr>
          <w:p w14:paraId="0055B1A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otus corniculatus</w:t>
            </w:r>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3B41ED">
        <w:trPr>
          <w:trHeight w:hRule="exact" w:val="227"/>
        </w:trPr>
        <w:tc>
          <w:tcPr>
            <w:tcW w:w="3119" w:type="dxa"/>
            <w:shd w:val="clear" w:color="auto" w:fill="auto"/>
          </w:tcPr>
          <w:p w14:paraId="782251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otus pedunculatus</w:t>
            </w:r>
          </w:p>
        </w:tc>
        <w:tc>
          <w:tcPr>
            <w:tcW w:w="2941" w:type="dxa"/>
            <w:shd w:val="clear" w:color="auto" w:fill="auto"/>
          </w:tcPr>
          <w:p w14:paraId="578B416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3B41ED">
            <w:pPr>
              <w:spacing w:line="240" w:lineRule="auto"/>
              <w:jc w:val="center"/>
              <w:rPr>
                <w:sz w:val="18"/>
                <w:szCs w:val="18"/>
                <w:lang w:val="en-US" w:eastAsia="en-GB"/>
              </w:rPr>
            </w:pPr>
          </w:p>
        </w:tc>
      </w:tr>
      <w:tr w:rsidR="00A200F2" w:rsidRPr="002C2EA9" w14:paraId="7F6F7F6F" w14:textId="77777777" w:rsidTr="003B41ED">
        <w:trPr>
          <w:trHeight w:hRule="exact" w:val="227"/>
        </w:trPr>
        <w:tc>
          <w:tcPr>
            <w:tcW w:w="3119" w:type="dxa"/>
            <w:shd w:val="clear" w:color="auto" w:fill="auto"/>
            <w:hideMark/>
          </w:tcPr>
          <w:p w14:paraId="6FF23C8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udwigia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3B41ED">
        <w:trPr>
          <w:trHeight w:hRule="exact" w:val="227"/>
        </w:trPr>
        <w:tc>
          <w:tcPr>
            <w:tcW w:w="3119" w:type="dxa"/>
            <w:shd w:val="clear" w:color="auto" w:fill="auto"/>
          </w:tcPr>
          <w:p w14:paraId="7378D21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ycopus americanus</w:t>
            </w:r>
          </w:p>
        </w:tc>
        <w:tc>
          <w:tcPr>
            <w:tcW w:w="2941" w:type="dxa"/>
            <w:shd w:val="clear" w:color="auto" w:fill="auto"/>
          </w:tcPr>
          <w:p w14:paraId="7D21880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3B41ED">
            <w:pPr>
              <w:spacing w:line="240" w:lineRule="auto"/>
              <w:jc w:val="center"/>
              <w:rPr>
                <w:sz w:val="18"/>
                <w:szCs w:val="18"/>
                <w:lang w:val="en-US" w:eastAsia="en-GB"/>
              </w:rPr>
            </w:pPr>
          </w:p>
        </w:tc>
      </w:tr>
      <w:tr w:rsidR="00A200F2" w:rsidRPr="002C2EA9" w14:paraId="10F15D72" w14:textId="77777777" w:rsidTr="003B41ED">
        <w:trPr>
          <w:trHeight w:hRule="exact" w:val="227"/>
        </w:trPr>
        <w:tc>
          <w:tcPr>
            <w:tcW w:w="3119" w:type="dxa"/>
            <w:shd w:val="clear" w:color="auto" w:fill="auto"/>
            <w:hideMark/>
          </w:tcPr>
          <w:p w14:paraId="5E3086D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copus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3B41ED">
        <w:trPr>
          <w:trHeight w:hRule="exact" w:val="227"/>
        </w:trPr>
        <w:tc>
          <w:tcPr>
            <w:tcW w:w="3119" w:type="dxa"/>
            <w:shd w:val="clear" w:color="auto" w:fill="auto"/>
          </w:tcPr>
          <w:p w14:paraId="169AA034"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Lycopus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3B41ED">
            <w:pPr>
              <w:spacing w:line="240" w:lineRule="auto"/>
              <w:jc w:val="center"/>
              <w:rPr>
                <w:sz w:val="18"/>
                <w:szCs w:val="18"/>
                <w:lang w:val="en-US" w:eastAsia="en-GB"/>
              </w:rPr>
            </w:pPr>
          </w:p>
        </w:tc>
      </w:tr>
      <w:tr w:rsidR="00A200F2" w:rsidRPr="002C2EA9" w14:paraId="1B888137" w14:textId="77777777" w:rsidTr="003B41ED">
        <w:trPr>
          <w:trHeight w:hRule="exact" w:val="227"/>
        </w:trPr>
        <w:tc>
          <w:tcPr>
            <w:tcW w:w="3119" w:type="dxa"/>
            <w:shd w:val="clear" w:color="auto" w:fill="auto"/>
            <w:hideMark/>
          </w:tcPr>
          <w:p w14:paraId="4769A4C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sichiton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3B41ED">
        <w:trPr>
          <w:trHeight w:hRule="exact" w:val="227"/>
        </w:trPr>
        <w:tc>
          <w:tcPr>
            <w:tcW w:w="3119" w:type="dxa"/>
            <w:shd w:val="clear" w:color="auto" w:fill="auto"/>
          </w:tcPr>
          <w:p w14:paraId="5ED1CED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ysimachia maritima</w:t>
            </w:r>
          </w:p>
        </w:tc>
        <w:tc>
          <w:tcPr>
            <w:tcW w:w="2941" w:type="dxa"/>
            <w:shd w:val="clear" w:color="auto" w:fill="auto"/>
          </w:tcPr>
          <w:p w14:paraId="31F88F8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3B41ED">
            <w:pPr>
              <w:spacing w:line="240" w:lineRule="auto"/>
              <w:jc w:val="center"/>
              <w:rPr>
                <w:sz w:val="18"/>
                <w:szCs w:val="18"/>
                <w:lang w:val="en-US" w:eastAsia="en-GB"/>
              </w:rPr>
            </w:pPr>
          </w:p>
        </w:tc>
      </w:tr>
      <w:tr w:rsidR="00A200F2" w:rsidRPr="002C2EA9" w14:paraId="24E6F6D8" w14:textId="77777777" w:rsidTr="003B41ED">
        <w:trPr>
          <w:trHeight w:hRule="exact" w:val="227"/>
        </w:trPr>
        <w:tc>
          <w:tcPr>
            <w:tcW w:w="3119" w:type="dxa"/>
            <w:shd w:val="clear" w:color="auto" w:fill="auto"/>
            <w:hideMark/>
          </w:tcPr>
          <w:p w14:paraId="4C40027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simachia nummularia</w:t>
            </w:r>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3B41ED">
        <w:trPr>
          <w:trHeight w:hRule="exact" w:val="227"/>
        </w:trPr>
        <w:tc>
          <w:tcPr>
            <w:tcW w:w="3119" w:type="dxa"/>
            <w:shd w:val="clear" w:color="auto" w:fill="auto"/>
            <w:hideMark/>
          </w:tcPr>
          <w:p w14:paraId="4B98793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simachia terrestris</w:t>
            </w:r>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3B41ED">
        <w:trPr>
          <w:trHeight w:hRule="exact" w:val="227"/>
        </w:trPr>
        <w:tc>
          <w:tcPr>
            <w:tcW w:w="3119" w:type="dxa"/>
            <w:shd w:val="clear" w:color="auto" w:fill="auto"/>
            <w:hideMark/>
          </w:tcPr>
          <w:p w14:paraId="0771AA0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simacia thyrsiflora</w:t>
            </w:r>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3B41ED">
        <w:trPr>
          <w:trHeight w:hRule="exact" w:val="227"/>
        </w:trPr>
        <w:tc>
          <w:tcPr>
            <w:tcW w:w="3119" w:type="dxa"/>
            <w:shd w:val="clear" w:color="auto" w:fill="auto"/>
            <w:hideMark/>
          </w:tcPr>
          <w:p w14:paraId="26FC915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simachia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3B41ED">
        <w:trPr>
          <w:trHeight w:hRule="exact" w:val="227"/>
        </w:trPr>
        <w:tc>
          <w:tcPr>
            <w:tcW w:w="3119" w:type="dxa"/>
            <w:shd w:val="clear" w:color="auto" w:fill="auto"/>
            <w:hideMark/>
          </w:tcPr>
          <w:p w14:paraId="5B809A7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3B41ED">
        <w:trPr>
          <w:trHeight w:hRule="exact" w:val="227"/>
        </w:trPr>
        <w:tc>
          <w:tcPr>
            <w:tcW w:w="3119" w:type="dxa"/>
            <w:shd w:val="clear" w:color="auto" w:fill="auto"/>
          </w:tcPr>
          <w:p w14:paraId="6B6D174E"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Lythrum portula</w:t>
            </w:r>
          </w:p>
        </w:tc>
        <w:tc>
          <w:tcPr>
            <w:tcW w:w="2941" w:type="dxa"/>
            <w:shd w:val="clear" w:color="auto" w:fill="auto"/>
          </w:tcPr>
          <w:p w14:paraId="5323F3B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3B41ED">
            <w:pPr>
              <w:spacing w:line="240" w:lineRule="auto"/>
              <w:jc w:val="center"/>
              <w:rPr>
                <w:sz w:val="18"/>
                <w:szCs w:val="18"/>
                <w:lang w:val="en-US" w:eastAsia="en-GB"/>
              </w:rPr>
            </w:pPr>
          </w:p>
        </w:tc>
      </w:tr>
      <w:tr w:rsidR="00A200F2" w:rsidRPr="002C2EA9" w14:paraId="135D71ED" w14:textId="77777777" w:rsidTr="003B41ED">
        <w:trPr>
          <w:trHeight w:hRule="exact" w:val="227"/>
        </w:trPr>
        <w:tc>
          <w:tcPr>
            <w:tcW w:w="3119" w:type="dxa"/>
            <w:shd w:val="clear" w:color="auto" w:fill="auto"/>
          </w:tcPr>
          <w:p w14:paraId="4799B70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hite sweet-clover</w:t>
            </w:r>
          </w:p>
        </w:tc>
        <w:tc>
          <w:tcPr>
            <w:tcW w:w="886" w:type="dxa"/>
            <w:shd w:val="clear" w:color="auto" w:fill="auto"/>
          </w:tcPr>
          <w:p w14:paraId="44A05BF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3B41ED">
            <w:pPr>
              <w:spacing w:line="240" w:lineRule="auto"/>
              <w:jc w:val="center"/>
              <w:rPr>
                <w:sz w:val="18"/>
                <w:szCs w:val="18"/>
                <w:lang w:val="en-US" w:eastAsia="en-GB"/>
              </w:rPr>
            </w:pPr>
          </w:p>
        </w:tc>
      </w:tr>
      <w:tr w:rsidR="00A200F2" w:rsidRPr="002C2EA9" w14:paraId="332D46BB" w14:textId="77777777" w:rsidTr="003B41ED">
        <w:trPr>
          <w:trHeight w:hRule="exact" w:val="227"/>
        </w:trPr>
        <w:tc>
          <w:tcPr>
            <w:tcW w:w="3119" w:type="dxa"/>
            <w:shd w:val="clear" w:color="auto" w:fill="auto"/>
            <w:hideMark/>
          </w:tcPr>
          <w:p w14:paraId="02E8560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3B41ED">
        <w:trPr>
          <w:trHeight w:hRule="exact" w:val="227"/>
        </w:trPr>
        <w:tc>
          <w:tcPr>
            <w:tcW w:w="3119" w:type="dxa"/>
            <w:shd w:val="clear" w:color="auto" w:fill="auto"/>
            <w:hideMark/>
          </w:tcPr>
          <w:p w14:paraId="6AFF3C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3B41ED">
        <w:trPr>
          <w:trHeight w:hRule="exact" w:val="227"/>
        </w:trPr>
        <w:tc>
          <w:tcPr>
            <w:tcW w:w="3119" w:type="dxa"/>
            <w:shd w:val="clear" w:color="auto" w:fill="auto"/>
            <w:hideMark/>
          </w:tcPr>
          <w:p w14:paraId="157EDDA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piperata</w:t>
            </w:r>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3B41ED">
        <w:trPr>
          <w:trHeight w:hRule="exact" w:val="227"/>
        </w:trPr>
        <w:tc>
          <w:tcPr>
            <w:tcW w:w="3119" w:type="dxa"/>
            <w:shd w:val="clear" w:color="auto" w:fill="auto"/>
            <w:hideMark/>
          </w:tcPr>
          <w:p w14:paraId="18421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3B41ED">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3B41ED">
        <w:trPr>
          <w:trHeight w:hRule="exact" w:val="227"/>
        </w:trPr>
        <w:tc>
          <w:tcPr>
            <w:tcW w:w="3119" w:type="dxa"/>
            <w:shd w:val="clear" w:color="auto" w:fill="auto"/>
            <w:hideMark/>
          </w:tcPr>
          <w:p w14:paraId="7B0BB29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yanthes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3B41ED">
        <w:trPr>
          <w:trHeight w:hRule="exact" w:val="227"/>
        </w:trPr>
        <w:tc>
          <w:tcPr>
            <w:tcW w:w="3119" w:type="dxa"/>
            <w:shd w:val="clear" w:color="auto" w:fill="auto"/>
            <w:hideMark/>
          </w:tcPr>
          <w:p w14:paraId="2B716E6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imulus gutattus</w:t>
            </w:r>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monkey-flower </w:t>
            </w:r>
          </w:p>
        </w:tc>
        <w:tc>
          <w:tcPr>
            <w:tcW w:w="886" w:type="dxa"/>
            <w:shd w:val="clear" w:color="auto" w:fill="auto"/>
            <w:hideMark/>
          </w:tcPr>
          <w:p w14:paraId="70F7461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3B41ED">
        <w:trPr>
          <w:trHeight w:hRule="exact" w:val="227"/>
        </w:trPr>
        <w:tc>
          <w:tcPr>
            <w:tcW w:w="3119" w:type="dxa"/>
            <w:shd w:val="clear" w:color="auto" w:fill="auto"/>
            <w:hideMark/>
          </w:tcPr>
          <w:p w14:paraId="431ED9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3B41ED">
        <w:trPr>
          <w:trHeight w:hRule="exact" w:val="227"/>
        </w:trPr>
        <w:tc>
          <w:tcPr>
            <w:tcW w:w="3119" w:type="dxa"/>
            <w:shd w:val="clear" w:color="auto" w:fill="auto"/>
            <w:hideMark/>
          </w:tcPr>
          <w:p w14:paraId="4C515DE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osotis scorpioides</w:t>
            </w:r>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3B41ED">
        <w:trPr>
          <w:trHeight w:hRule="exact" w:val="227"/>
        </w:trPr>
        <w:tc>
          <w:tcPr>
            <w:tcW w:w="3119" w:type="dxa"/>
            <w:shd w:val="clear" w:color="auto" w:fill="auto"/>
            <w:hideMark/>
          </w:tcPr>
          <w:p w14:paraId="744767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3B41ED">
        <w:trPr>
          <w:trHeight w:hRule="exact" w:val="227"/>
        </w:trPr>
        <w:tc>
          <w:tcPr>
            <w:tcW w:w="3119" w:type="dxa"/>
            <w:shd w:val="clear" w:color="auto" w:fill="auto"/>
            <w:hideMark/>
          </w:tcPr>
          <w:p w14:paraId="674F969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riophyllum hippuroides</w:t>
            </w:r>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ater-milfoil </w:t>
            </w:r>
          </w:p>
        </w:tc>
        <w:tc>
          <w:tcPr>
            <w:tcW w:w="886" w:type="dxa"/>
            <w:shd w:val="clear" w:color="auto" w:fill="auto"/>
            <w:hideMark/>
          </w:tcPr>
          <w:p w14:paraId="7F70CF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3B41ED">
        <w:trPr>
          <w:trHeight w:hRule="exact" w:val="227"/>
        </w:trPr>
        <w:tc>
          <w:tcPr>
            <w:tcW w:w="3119" w:type="dxa"/>
            <w:shd w:val="clear" w:color="auto" w:fill="auto"/>
          </w:tcPr>
          <w:p w14:paraId="560CF54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Myriophyllum ussuriense</w:t>
            </w:r>
          </w:p>
        </w:tc>
        <w:tc>
          <w:tcPr>
            <w:tcW w:w="2941" w:type="dxa"/>
            <w:shd w:val="clear" w:color="auto" w:fill="auto"/>
          </w:tcPr>
          <w:p w14:paraId="4A29B83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ssurian water-milfoil</w:t>
            </w:r>
          </w:p>
        </w:tc>
        <w:tc>
          <w:tcPr>
            <w:tcW w:w="886" w:type="dxa"/>
            <w:shd w:val="clear" w:color="auto" w:fill="auto"/>
          </w:tcPr>
          <w:p w14:paraId="3D8D34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3B41ED">
            <w:pPr>
              <w:spacing w:line="240" w:lineRule="auto"/>
              <w:jc w:val="center"/>
              <w:rPr>
                <w:sz w:val="18"/>
                <w:szCs w:val="18"/>
                <w:lang w:val="en-US" w:eastAsia="en-GB"/>
              </w:rPr>
            </w:pPr>
          </w:p>
        </w:tc>
      </w:tr>
      <w:tr w:rsidR="00A200F2" w:rsidRPr="002C2EA9" w14:paraId="21545905" w14:textId="77777777" w:rsidTr="003B41ED">
        <w:trPr>
          <w:trHeight w:hRule="exact" w:val="227"/>
        </w:trPr>
        <w:tc>
          <w:tcPr>
            <w:tcW w:w="3119" w:type="dxa"/>
            <w:shd w:val="clear" w:color="auto" w:fill="auto"/>
          </w:tcPr>
          <w:p w14:paraId="0E0A18B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Najas flexilis</w:t>
            </w:r>
          </w:p>
        </w:tc>
        <w:tc>
          <w:tcPr>
            <w:tcW w:w="2941" w:type="dxa"/>
            <w:shd w:val="clear" w:color="auto" w:fill="auto"/>
          </w:tcPr>
          <w:p w14:paraId="34636D1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3B41ED">
            <w:pPr>
              <w:spacing w:line="240" w:lineRule="auto"/>
              <w:jc w:val="center"/>
              <w:rPr>
                <w:sz w:val="18"/>
                <w:szCs w:val="18"/>
                <w:lang w:val="en-US" w:eastAsia="en-GB"/>
              </w:rPr>
            </w:pPr>
          </w:p>
        </w:tc>
      </w:tr>
      <w:tr w:rsidR="00A200F2" w:rsidRPr="002C2EA9" w14:paraId="41C94F8C" w14:textId="77777777" w:rsidTr="003B41ED">
        <w:trPr>
          <w:trHeight w:hRule="exact" w:val="227"/>
        </w:trPr>
        <w:tc>
          <w:tcPr>
            <w:tcW w:w="3119" w:type="dxa"/>
            <w:shd w:val="clear" w:color="auto" w:fill="auto"/>
          </w:tcPr>
          <w:p w14:paraId="3BE7E6A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3B41ED">
            <w:pPr>
              <w:spacing w:line="240" w:lineRule="auto"/>
              <w:jc w:val="center"/>
              <w:rPr>
                <w:sz w:val="18"/>
                <w:szCs w:val="18"/>
                <w:lang w:val="en-US" w:eastAsia="en-GB"/>
              </w:rPr>
            </w:pPr>
          </w:p>
        </w:tc>
      </w:tr>
      <w:tr w:rsidR="00A200F2" w:rsidRPr="002C2EA9" w14:paraId="3866CF97" w14:textId="77777777" w:rsidTr="003B41ED">
        <w:trPr>
          <w:trHeight w:hRule="exact" w:val="227"/>
        </w:trPr>
        <w:tc>
          <w:tcPr>
            <w:tcW w:w="3119" w:type="dxa"/>
            <w:shd w:val="clear" w:color="auto" w:fill="auto"/>
            <w:hideMark/>
          </w:tcPr>
          <w:p w14:paraId="62FD863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Oenanthe sarmentosa</w:t>
            </w:r>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3B41ED">
        <w:trPr>
          <w:trHeight w:hRule="exact" w:val="227"/>
        </w:trPr>
        <w:tc>
          <w:tcPr>
            <w:tcW w:w="3119" w:type="dxa"/>
            <w:shd w:val="clear" w:color="auto" w:fill="auto"/>
          </w:tcPr>
          <w:p w14:paraId="5B36B5A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Oxalis corniculata</w:t>
            </w:r>
          </w:p>
        </w:tc>
        <w:tc>
          <w:tcPr>
            <w:tcW w:w="2941" w:type="dxa"/>
            <w:shd w:val="clear" w:color="auto" w:fill="auto"/>
          </w:tcPr>
          <w:p w14:paraId="5CE309A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3B41ED">
            <w:pPr>
              <w:spacing w:line="240" w:lineRule="auto"/>
              <w:jc w:val="center"/>
              <w:rPr>
                <w:sz w:val="18"/>
                <w:szCs w:val="18"/>
                <w:lang w:val="en-US" w:eastAsia="en-GB"/>
              </w:rPr>
            </w:pPr>
          </w:p>
        </w:tc>
      </w:tr>
      <w:tr w:rsidR="00A200F2" w:rsidRPr="002C2EA9" w14:paraId="77ED2FB4" w14:textId="77777777" w:rsidTr="003B41ED">
        <w:trPr>
          <w:trHeight w:hRule="exact" w:val="227"/>
        </w:trPr>
        <w:tc>
          <w:tcPr>
            <w:tcW w:w="3119" w:type="dxa"/>
            <w:shd w:val="clear" w:color="auto" w:fill="auto"/>
          </w:tcPr>
          <w:p w14:paraId="0D5C2F0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ersicaria hydropiper</w:t>
            </w:r>
          </w:p>
        </w:tc>
        <w:tc>
          <w:tcPr>
            <w:tcW w:w="2941" w:type="dxa"/>
            <w:shd w:val="clear" w:color="auto" w:fill="auto"/>
          </w:tcPr>
          <w:p w14:paraId="2483F4DC"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marshpepper smartweed</w:t>
            </w:r>
          </w:p>
        </w:tc>
        <w:tc>
          <w:tcPr>
            <w:tcW w:w="886" w:type="dxa"/>
            <w:shd w:val="clear" w:color="auto" w:fill="auto"/>
          </w:tcPr>
          <w:p w14:paraId="755557F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3B41ED">
            <w:pPr>
              <w:spacing w:line="240" w:lineRule="auto"/>
              <w:jc w:val="center"/>
              <w:rPr>
                <w:sz w:val="18"/>
                <w:szCs w:val="18"/>
                <w:lang w:val="en-US" w:eastAsia="en-GB"/>
              </w:rPr>
            </w:pPr>
          </w:p>
        </w:tc>
      </w:tr>
      <w:tr w:rsidR="00A200F2" w:rsidRPr="002C2EA9" w14:paraId="4A4E8F0C" w14:textId="77777777" w:rsidTr="003B41ED">
        <w:trPr>
          <w:trHeight w:hRule="exact" w:val="227"/>
        </w:trPr>
        <w:tc>
          <w:tcPr>
            <w:tcW w:w="3119" w:type="dxa"/>
            <w:shd w:val="clear" w:color="auto" w:fill="auto"/>
          </w:tcPr>
          <w:p w14:paraId="614C130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ersicaria hydropiperoides</w:t>
            </w:r>
          </w:p>
        </w:tc>
        <w:tc>
          <w:tcPr>
            <w:tcW w:w="2941" w:type="dxa"/>
            <w:shd w:val="clear" w:color="auto" w:fill="auto"/>
          </w:tcPr>
          <w:p w14:paraId="3E8329D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ater-pepper</w:t>
            </w:r>
          </w:p>
        </w:tc>
        <w:tc>
          <w:tcPr>
            <w:tcW w:w="886" w:type="dxa"/>
            <w:shd w:val="clear" w:color="auto" w:fill="auto"/>
          </w:tcPr>
          <w:p w14:paraId="48E91A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3B41ED">
            <w:pPr>
              <w:spacing w:line="240" w:lineRule="auto"/>
              <w:jc w:val="center"/>
              <w:rPr>
                <w:sz w:val="18"/>
                <w:szCs w:val="18"/>
                <w:lang w:val="en-US" w:eastAsia="en-GB"/>
              </w:rPr>
            </w:pPr>
          </w:p>
        </w:tc>
      </w:tr>
      <w:tr w:rsidR="00A200F2" w:rsidRPr="002C2EA9" w14:paraId="1EF0979D" w14:textId="77777777" w:rsidTr="003B41ED">
        <w:trPr>
          <w:trHeight w:hRule="exact" w:val="227"/>
        </w:trPr>
        <w:tc>
          <w:tcPr>
            <w:tcW w:w="3119" w:type="dxa"/>
            <w:shd w:val="clear" w:color="auto" w:fill="auto"/>
          </w:tcPr>
          <w:p w14:paraId="42D2934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ersicaria lapathifolia</w:t>
            </w:r>
          </w:p>
        </w:tc>
        <w:tc>
          <w:tcPr>
            <w:tcW w:w="2941" w:type="dxa"/>
            <w:shd w:val="clear" w:color="auto" w:fill="auto"/>
          </w:tcPr>
          <w:p w14:paraId="2368F56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3B41ED">
            <w:pPr>
              <w:spacing w:line="240" w:lineRule="auto"/>
              <w:jc w:val="center"/>
              <w:rPr>
                <w:sz w:val="18"/>
                <w:szCs w:val="18"/>
                <w:lang w:val="en-US" w:eastAsia="en-GB"/>
              </w:rPr>
            </w:pPr>
          </w:p>
        </w:tc>
      </w:tr>
      <w:tr w:rsidR="00A200F2" w:rsidRPr="002C2EA9" w14:paraId="4ECCB8A8" w14:textId="77777777" w:rsidTr="003B41ED">
        <w:trPr>
          <w:trHeight w:hRule="exact" w:val="227"/>
        </w:trPr>
        <w:tc>
          <w:tcPr>
            <w:tcW w:w="3119" w:type="dxa"/>
            <w:shd w:val="clear" w:color="auto" w:fill="auto"/>
          </w:tcPr>
          <w:p w14:paraId="0EF5220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ersicara minor</w:t>
            </w:r>
          </w:p>
        </w:tc>
        <w:tc>
          <w:tcPr>
            <w:tcW w:w="2941" w:type="dxa"/>
            <w:shd w:val="clear" w:color="auto" w:fill="auto"/>
          </w:tcPr>
          <w:p w14:paraId="6D271EA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3B41ED">
            <w:pPr>
              <w:spacing w:line="240" w:lineRule="auto"/>
              <w:jc w:val="center"/>
              <w:rPr>
                <w:sz w:val="18"/>
                <w:szCs w:val="18"/>
                <w:lang w:val="en-US" w:eastAsia="en-GB"/>
              </w:rPr>
            </w:pPr>
          </w:p>
        </w:tc>
      </w:tr>
      <w:tr w:rsidR="00A200F2" w:rsidRPr="002C2EA9" w14:paraId="0C2D872E" w14:textId="77777777" w:rsidTr="003B41ED">
        <w:trPr>
          <w:trHeight w:hRule="exact" w:val="227"/>
        </w:trPr>
        <w:tc>
          <w:tcPr>
            <w:tcW w:w="3119" w:type="dxa"/>
            <w:shd w:val="clear" w:color="auto" w:fill="auto"/>
            <w:hideMark/>
          </w:tcPr>
          <w:p w14:paraId="1ED4EBE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ersicaria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3B41ED">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3B41ED">
        <w:trPr>
          <w:trHeight w:hRule="exact" w:val="227"/>
        </w:trPr>
        <w:tc>
          <w:tcPr>
            <w:tcW w:w="3119" w:type="dxa"/>
            <w:shd w:val="clear" w:color="auto" w:fill="auto"/>
            <w:hideMark/>
          </w:tcPr>
          <w:p w14:paraId="49A796E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halarus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3B41ED">
        <w:trPr>
          <w:trHeight w:hRule="exact" w:val="227"/>
        </w:trPr>
        <w:tc>
          <w:tcPr>
            <w:tcW w:w="3119" w:type="dxa"/>
            <w:shd w:val="clear" w:color="auto" w:fill="auto"/>
            <w:hideMark/>
          </w:tcPr>
          <w:p w14:paraId="406DDEC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3B41ED">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3B41ED">
        <w:trPr>
          <w:trHeight w:hRule="exact" w:val="227"/>
        </w:trPr>
        <w:tc>
          <w:tcPr>
            <w:tcW w:w="3119" w:type="dxa"/>
            <w:shd w:val="clear" w:color="auto" w:fill="auto"/>
            <w:hideMark/>
          </w:tcPr>
          <w:p w14:paraId="66B0EAF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3B41ED">
        <w:trPr>
          <w:trHeight w:hRule="exact" w:val="227"/>
        </w:trPr>
        <w:tc>
          <w:tcPr>
            <w:tcW w:w="3119" w:type="dxa"/>
            <w:shd w:val="clear" w:color="auto" w:fill="auto"/>
            <w:hideMark/>
          </w:tcPr>
          <w:p w14:paraId="7E0A671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3B41ED">
        <w:trPr>
          <w:trHeight w:hRule="exact" w:val="227"/>
        </w:trPr>
        <w:tc>
          <w:tcPr>
            <w:tcW w:w="3119" w:type="dxa"/>
            <w:shd w:val="clear" w:color="auto" w:fill="auto"/>
            <w:hideMark/>
          </w:tcPr>
          <w:p w14:paraId="72DCE36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3B41ED">
        <w:trPr>
          <w:trHeight w:hRule="exact" w:val="227"/>
        </w:trPr>
        <w:tc>
          <w:tcPr>
            <w:tcW w:w="3119" w:type="dxa"/>
            <w:shd w:val="clear" w:color="auto" w:fill="auto"/>
          </w:tcPr>
          <w:p w14:paraId="791DA5AC"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a trivalis</w:t>
            </w:r>
          </w:p>
        </w:tc>
        <w:tc>
          <w:tcPr>
            <w:tcW w:w="2941" w:type="dxa"/>
            <w:shd w:val="clear" w:color="auto" w:fill="auto"/>
          </w:tcPr>
          <w:p w14:paraId="0169B96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3B41ED">
            <w:pPr>
              <w:spacing w:line="240" w:lineRule="auto"/>
              <w:jc w:val="center"/>
              <w:rPr>
                <w:sz w:val="18"/>
                <w:szCs w:val="18"/>
                <w:lang w:val="en-US" w:eastAsia="en-GB"/>
              </w:rPr>
            </w:pPr>
          </w:p>
        </w:tc>
      </w:tr>
      <w:tr w:rsidR="00A200F2" w:rsidRPr="002C2EA9" w14:paraId="311B7722" w14:textId="77777777" w:rsidTr="003B41ED">
        <w:trPr>
          <w:trHeight w:hRule="exact" w:val="227"/>
        </w:trPr>
        <w:tc>
          <w:tcPr>
            <w:tcW w:w="3119" w:type="dxa"/>
            <w:shd w:val="clear" w:color="auto" w:fill="auto"/>
          </w:tcPr>
          <w:p w14:paraId="4F473DCD"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3B41ED">
            <w:pPr>
              <w:spacing w:line="240" w:lineRule="auto"/>
              <w:jc w:val="center"/>
              <w:rPr>
                <w:sz w:val="18"/>
                <w:szCs w:val="18"/>
                <w:lang w:val="en-US" w:eastAsia="en-GB"/>
              </w:rPr>
            </w:pPr>
          </w:p>
        </w:tc>
      </w:tr>
      <w:tr w:rsidR="00A200F2" w:rsidRPr="002C2EA9" w14:paraId="2AF2704B" w14:textId="77777777" w:rsidTr="003B41ED">
        <w:trPr>
          <w:trHeight w:hRule="exact" w:val="227"/>
        </w:trPr>
        <w:tc>
          <w:tcPr>
            <w:tcW w:w="3119" w:type="dxa"/>
            <w:shd w:val="clear" w:color="auto" w:fill="auto"/>
          </w:tcPr>
          <w:p w14:paraId="05B627A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aceae</w:t>
            </w:r>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3B41ED">
        <w:trPr>
          <w:trHeight w:hRule="exact" w:val="227"/>
        </w:trPr>
        <w:tc>
          <w:tcPr>
            <w:tcW w:w="3119" w:type="dxa"/>
            <w:shd w:val="clear" w:color="auto" w:fill="auto"/>
            <w:hideMark/>
          </w:tcPr>
          <w:p w14:paraId="31CAB69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lygonum aviculare</w:t>
            </w:r>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3B41ED">
        <w:trPr>
          <w:trHeight w:hRule="exact" w:val="227"/>
        </w:trPr>
        <w:tc>
          <w:tcPr>
            <w:tcW w:w="3119" w:type="dxa"/>
            <w:shd w:val="clear" w:color="auto" w:fill="auto"/>
          </w:tcPr>
          <w:p w14:paraId="4D9D73B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3B41ED">
            <w:pPr>
              <w:spacing w:line="240" w:lineRule="auto"/>
              <w:jc w:val="center"/>
              <w:rPr>
                <w:sz w:val="18"/>
                <w:szCs w:val="18"/>
                <w:lang w:val="en-US" w:eastAsia="en-GB"/>
              </w:rPr>
            </w:pPr>
          </w:p>
        </w:tc>
      </w:tr>
      <w:tr w:rsidR="00A200F2" w:rsidRPr="002C2EA9" w14:paraId="451704E2" w14:textId="77777777" w:rsidTr="003B41ED">
        <w:trPr>
          <w:trHeight w:hRule="exact" w:val="227"/>
        </w:trPr>
        <w:tc>
          <w:tcPr>
            <w:tcW w:w="3119" w:type="dxa"/>
            <w:shd w:val="clear" w:color="auto" w:fill="auto"/>
            <w:hideMark/>
          </w:tcPr>
          <w:p w14:paraId="386DE7D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tamogeton foliosus</w:t>
            </w:r>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3B41ED">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3B41ED">
        <w:trPr>
          <w:trHeight w:hRule="exact" w:val="227"/>
        </w:trPr>
        <w:tc>
          <w:tcPr>
            <w:tcW w:w="3119" w:type="dxa"/>
            <w:shd w:val="clear" w:color="auto" w:fill="auto"/>
            <w:hideMark/>
          </w:tcPr>
          <w:p w14:paraId="1F232F9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tamogeton natans</w:t>
            </w:r>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3B41ED">
        <w:trPr>
          <w:trHeight w:hRule="exact" w:val="227"/>
        </w:trPr>
        <w:tc>
          <w:tcPr>
            <w:tcW w:w="3119" w:type="dxa"/>
            <w:shd w:val="clear" w:color="auto" w:fill="auto"/>
          </w:tcPr>
          <w:p w14:paraId="576668D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tamogeton pusillus</w:t>
            </w:r>
          </w:p>
        </w:tc>
        <w:tc>
          <w:tcPr>
            <w:tcW w:w="2941" w:type="dxa"/>
            <w:shd w:val="clear" w:color="auto" w:fill="auto"/>
          </w:tcPr>
          <w:p w14:paraId="0ED009D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3B41ED">
            <w:pPr>
              <w:spacing w:line="240" w:lineRule="auto"/>
              <w:jc w:val="center"/>
              <w:rPr>
                <w:sz w:val="18"/>
                <w:szCs w:val="18"/>
                <w:lang w:val="en-US" w:eastAsia="en-GB"/>
              </w:rPr>
            </w:pPr>
          </w:p>
        </w:tc>
      </w:tr>
      <w:tr w:rsidR="00A200F2" w:rsidRPr="002C2EA9" w14:paraId="69A968DA" w14:textId="77777777" w:rsidTr="003B41ED">
        <w:trPr>
          <w:trHeight w:hRule="exact" w:val="227"/>
        </w:trPr>
        <w:tc>
          <w:tcPr>
            <w:tcW w:w="3119" w:type="dxa"/>
            <w:shd w:val="clear" w:color="auto" w:fill="auto"/>
            <w:hideMark/>
          </w:tcPr>
          <w:p w14:paraId="2BF3AB0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3B41ED">
        <w:trPr>
          <w:trHeight w:hRule="exact" w:val="227"/>
        </w:trPr>
        <w:tc>
          <w:tcPr>
            <w:tcW w:w="3119" w:type="dxa"/>
            <w:shd w:val="clear" w:color="auto" w:fill="auto"/>
          </w:tcPr>
          <w:p w14:paraId="23284F9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tentilla egedii</w:t>
            </w:r>
          </w:p>
        </w:tc>
        <w:tc>
          <w:tcPr>
            <w:tcW w:w="2941" w:type="dxa"/>
            <w:shd w:val="clear" w:color="auto" w:fill="auto"/>
          </w:tcPr>
          <w:p w14:paraId="5C81DF8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3B41ED">
            <w:pPr>
              <w:spacing w:line="240" w:lineRule="auto"/>
              <w:jc w:val="center"/>
              <w:rPr>
                <w:sz w:val="18"/>
                <w:szCs w:val="18"/>
                <w:lang w:val="en-US" w:eastAsia="en-GB"/>
              </w:rPr>
            </w:pPr>
          </w:p>
        </w:tc>
      </w:tr>
      <w:tr w:rsidR="00A200F2" w:rsidRPr="002C2EA9" w14:paraId="1F03B74A" w14:textId="77777777" w:rsidTr="003B41ED">
        <w:trPr>
          <w:trHeight w:hRule="exact" w:val="227"/>
        </w:trPr>
        <w:tc>
          <w:tcPr>
            <w:tcW w:w="3119" w:type="dxa"/>
            <w:shd w:val="clear" w:color="auto" w:fill="auto"/>
          </w:tcPr>
          <w:p w14:paraId="4055372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3B41ED">
            <w:pPr>
              <w:spacing w:line="240" w:lineRule="auto"/>
              <w:jc w:val="center"/>
              <w:rPr>
                <w:sz w:val="18"/>
                <w:szCs w:val="18"/>
                <w:lang w:val="en-US" w:eastAsia="en-GB"/>
              </w:rPr>
            </w:pPr>
          </w:p>
        </w:tc>
      </w:tr>
      <w:tr w:rsidR="00A200F2" w:rsidRPr="002C2EA9" w14:paraId="63FED012" w14:textId="77777777" w:rsidTr="003B41ED">
        <w:trPr>
          <w:trHeight w:hRule="exact" w:val="227"/>
        </w:trPr>
        <w:tc>
          <w:tcPr>
            <w:tcW w:w="3119" w:type="dxa"/>
            <w:shd w:val="clear" w:color="auto" w:fill="auto"/>
          </w:tcPr>
          <w:p w14:paraId="6C9B41C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Ranunculus flammula</w:t>
            </w:r>
          </w:p>
        </w:tc>
        <w:tc>
          <w:tcPr>
            <w:tcW w:w="2941" w:type="dxa"/>
            <w:shd w:val="clear" w:color="auto" w:fill="auto"/>
          </w:tcPr>
          <w:p w14:paraId="1B36B24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3B41ED">
            <w:pPr>
              <w:spacing w:line="240" w:lineRule="auto"/>
              <w:jc w:val="center"/>
              <w:rPr>
                <w:sz w:val="18"/>
                <w:szCs w:val="18"/>
                <w:lang w:val="en-US" w:eastAsia="en-GB"/>
              </w:rPr>
            </w:pPr>
          </w:p>
        </w:tc>
      </w:tr>
      <w:tr w:rsidR="00A200F2" w:rsidRPr="002C2EA9" w14:paraId="43E0475F" w14:textId="77777777" w:rsidTr="003B41ED">
        <w:trPr>
          <w:trHeight w:hRule="exact" w:val="227"/>
        </w:trPr>
        <w:tc>
          <w:tcPr>
            <w:tcW w:w="3119" w:type="dxa"/>
            <w:shd w:val="clear" w:color="auto" w:fill="auto"/>
            <w:hideMark/>
          </w:tcPr>
          <w:p w14:paraId="4181358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3B41ED">
        <w:trPr>
          <w:trHeight w:hRule="exact" w:val="227"/>
        </w:trPr>
        <w:tc>
          <w:tcPr>
            <w:tcW w:w="3119" w:type="dxa"/>
            <w:shd w:val="clear" w:color="auto" w:fill="auto"/>
            <w:hideMark/>
          </w:tcPr>
          <w:p w14:paraId="0E1ED19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3B41ED">
        <w:trPr>
          <w:trHeight w:hRule="exact" w:val="227"/>
        </w:trPr>
        <w:tc>
          <w:tcPr>
            <w:tcW w:w="3119" w:type="dxa"/>
            <w:shd w:val="clear" w:color="auto" w:fill="auto"/>
            <w:hideMark/>
          </w:tcPr>
          <w:p w14:paraId="78AF698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sceleratus</w:t>
            </w:r>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3B41ED">
        <w:trPr>
          <w:trHeight w:hRule="exact" w:val="227"/>
        </w:trPr>
        <w:tc>
          <w:tcPr>
            <w:tcW w:w="3119" w:type="dxa"/>
            <w:shd w:val="clear" w:color="auto" w:fill="auto"/>
            <w:hideMark/>
          </w:tcPr>
          <w:p w14:paraId="14AC336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orippa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marshcress </w:t>
            </w:r>
          </w:p>
        </w:tc>
        <w:tc>
          <w:tcPr>
            <w:tcW w:w="886" w:type="dxa"/>
            <w:shd w:val="clear" w:color="auto" w:fill="auto"/>
            <w:hideMark/>
          </w:tcPr>
          <w:p w14:paraId="7AE9C4A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3B41ED">
        <w:trPr>
          <w:trHeight w:hRule="exact" w:val="227"/>
        </w:trPr>
        <w:tc>
          <w:tcPr>
            <w:tcW w:w="3119" w:type="dxa"/>
            <w:shd w:val="clear" w:color="auto" w:fill="auto"/>
          </w:tcPr>
          <w:p w14:paraId="7103205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3B41ED">
            <w:pPr>
              <w:spacing w:line="240" w:lineRule="auto"/>
              <w:jc w:val="center"/>
              <w:rPr>
                <w:sz w:val="18"/>
                <w:szCs w:val="18"/>
                <w:lang w:val="en-US" w:eastAsia="en-GB"/>
              </w:rPr>
            </w:pPr>
          </w:p>
        </w:tc>
      </w:tr>
      <w:tr w:rsidR="00A200F2" w:rsidRPr="002C2EA9" w14:paraId="3EFA9CBD" w14:textId="77777777" w:rsidTr="003B41ED">
        <w:trPr>
          <w:trHeight w:hRule="exact" w:val="227"/>
        </w:trPr>
        <w:tc>
          <w:tcPr>
            <w:tcW w:w="3119" w:type="dxa"/>
            <w:shd w:val="clear" w:color="auto" w:fill="auto"/>
          </w:tcPr>
          <w:p w14:paraId="68E3B75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Rosa nutkana</w:t>
            </w:r>
          </w:p>
        </w:tc>
        <w:tc>
          <w:tcPr>
            <w:tcW w:w="2941" w:type="dxa"/>
            <w:shd w:val="clear" w:color="auto" w:fill="auto"/>
          </w:tcPr>
          <w:p w14:paraId="02FCDAC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3B41ED">
            <w:pPr>
              <w:spacing w:line="240" w:lineRule="auto"/>
              <w:jc w:val="center"/>
              <w:rPr>
                <w:sz w:val="18"/>
                <w:szCs w:val="18"/>
                <w:lang w:val="en-US" w:eastAsia="en-GB"/>
              </w:rPr>
            </w:pPr>
          </w:p>
        </w:tc>
      </w:tr>
      <w:tr w:rsidR="00A200F2" w:rsidRPr="002C2EA9" w14:paraId="7DD490F9" w14:textId="77777777" w:rsidTr="003B41ED">
        <w:trPr>
          <w:trHeight w:hRule="exact" w:val="227"/>
        </w:trPr>
        <w:tc>
          <w:tcPr>
            <w:tcW w:w="3119" w:type="dxa"/>
            <w:shd w:val="clear" w:color="auto" w:fill="auto"/>
            <w:hideMark/>
          </w:tcPr>
          <w:p w14:paraId="2F5BE65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bus armeniacus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3B41ED">
        <w:trPr>
          <w:trHeight w:hRule="exact" w:val="227"/>
        </w:trPr>
        <w:tc>
          <w:tcPr>
            <w:tcW w:w="3119" w:type="dxa"/>
            <w:shd w:val="clear" w:color="auto" w:fill="auto"/>
            <w:hideMark/>
          </w:tcPr>
          <w:p w14:paraId="5ECAA9B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conglomeratus</w:t>
            </w:r>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3B41ED">
        <w:trPr>
          <w:trHeight w:hRule="exact" w:val="227"/>
        </w:trPr>
        <w:tc>
          <w:tcPr>
            <w:tcW w:w="3119" w:type="dxa"/>
            <w:shd w:val="clear" w:color="auto" w:fill="auto"/>
            <w:hideMark/>
          </w:tcPr>
          <w:p w14:paraId="60C1DB8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3B41ED">
        <w:trPr>
          <w:trHeight w:hRule="exact" w:val="227"/>
        </w:trPr>
        <w:tc>
          <w:tcPr>
            <w:tcW w:w="3119" w:type="dxa"/>
            <w:shd w:val="clear" w:color="auto" w:fill="auto"/>
            <w:hideMark/>
          </w:tcPr>
          <w:p w14:paraId="232B159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3B41ED">
        <w:trPr>
          <w:trHeight w:hRule="exact" w:val="227"/>
        </w:trPr>
        <w:tc>
          <w:tcPr>
            <w:tcW w:w="3119" w:type="dxa"/>
            <w:shd w:val="clear" w:color="auto" w:fill="auto"/>
            <w:hideMark/>
          </w:tcPr>
          <w:p w14:paraId="3BF9783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salicifolius</w:t>
            </w:r>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3B41ED">
        <w:trPr>
          <w:trHeight w:hRule="exact" w:val="227"/>
        </w:trPr>
        <w:tc>
          <w:tcPr>
            <w:tcW w:w="3119" w:type="dxa"/>
            <w:shd w:val="clear" w:color="auto" w:fill="auto"/>
          </w:tcPr>
          <w:p w14:paraId="369EC22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gittaria cuneata</w:t>
            </w:r>
          </w:p>
        </w:tc>
        <w:tc>
          <w:tcPr>
            <w:tcW w:w="2941" w:type="dxa"/>
            <w:shd w:val="clear" w:color="auto" w:fill="auto"/>
          </w:tcPr>
          <w:p w14:paraId="038C63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3B41ED">
            <w:pPr>
              <w:spacing w:line="240" w:lineRule="auto"/>
              <w:jc w:val="center"/>
              <w:rPr>
                <w:sz w:val="18"/>
                <w:szCs w:val="18"/>
                <w:lang w:val="en-US" w:eastAsia="en-GB"/>
              </w:rPr>
            </w:pPr>
          </w:p>
        </w:tc>
      </w:tr>
      <w:tr w:rsidR="00A200F2" w:rsidRPr="002C2EA9" w14:paraId="1278B279" w14:textId="77777777" w:rsidTr="003B41ED">
        <w:trPr>
          <w:trHeight w:hRule="exact" w:val="227"/>
        </w:trPr>
        <w:tc>
          <w:tcPr>
            <w:tcW w:w="3119" w:type="dxa"/>
            <w:shd w:val="clear" w:color="auto" w:fill="auto"/>
            <w:hideMark/>
          </w:tcPr>
          <w:p w14:paraId="7F6E4E7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agittaria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pato </w:t>
            </w:r>
          </w:p>
        </w:tc>
        <w:tc>
          <w:tcPr>
            <w:tcW w:w="886" w:type="dxa"/>
            <w:shd w:val="clear" w:color="auto" w:fill="auto"/>
            <w:hideMark/>
          </w:tcPr>
          <w:p w14:paraId="3E726A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3B41ED">
        <w:trPr>
          <w:trHeight w:hRule="exact" w:val="227"/>
        </w:trPr>
        <w:tc>
          <w:tcPr>
            <w:tcW w:w="3119" w:type="dxa"/>
            <w:shd w:val="clear" w:color="auto" w:fill="auto"/>
          </w:tcPr>
          <w:p w14:paraId="3B6381D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gina maxima</w:t>
            </w:r>
          </w:p>
        </w:tc>
        <w:tc>
          <w:tcPr>
            <w:tcW w:w="2941" w:type="dxa"/>
            <w:shd w:val="clear" w:color="auto" w:fill="auto"/>
          </w:tcPr>
          <w:p w14:paraId="737892D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3B41ED">
            <w:pPr>
              <w:spacing w:line="240" w:lineRule="auto"/>
              <w:jc w:val="center"/>
              <w:rPr>
                <w:sz w:val="18"/>
                <w:szCs w:val="18"/>
                <w:lang w:val="en-US" w:eastAsia="en-GB"/>
              </w:rPr>
            </w:pPr>
          </w:p>
        </w:tc>
      </w:tr>
      <w:tr w:rsidR="00A200F2" w:rsidRPr="002C2EA9" w14:paraId="13A74845" w14:textId="77777777" w:rsidTr="003B41ED">
        <w:trPr>
          <w:trHeight w:hRule="exact" w:val="227"/>
        </w:trPr>
        <w:tc>
          <w:tcPr>
            <w:tcW w:w="3119" w:type="dxa"/>
            <w:shd w:val="clear" w:color="auto" w:fill="auto"/>
            <w:hideMark/>
          </w:tcPr>
          <w:p w14:paraId="4CEA691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agina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3B41ED">
        <w:trPr>
          <w:trHeight w:hRule="exact" w:val="227"/>
        </w:trPr>
        <w:tc>
          <w:tcPr>
            <w:tcW w:w="3119" w:type="dxa"/>
            <w:shd w:val="clear" w:color="auto" w:fill="auto"/>
            <w:hideMark/>
          </w:tcPr>
          <w:p w14:paraId="138C41A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alicornia pacifica</w:t>
            </w:r>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3B41ED">
        <w:trPr>
          <w:trHeight w:hRule="exact" w:val="227"/>
        </w:trPr>
        <w:tc>
          <w:tcPr>
            <w:tcW w:w="3119" w:type="dxa"/>
            <w:shd w:val="clear" w:color="auto" w:fill="auto"/>
          </w:tcPr>
          <w:p w14:paraId="222B87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3B41ED">
            <w:pPr>
              <w:spacing w:line="240" w:lineRule="auto"/>
              <w:jc w:val="center"/>
              <w:rPr>
                <w:sz w:val="18"/>
                <w:szCs w:val="18"/>
                <w:lang w:val="en-US" w:eastAsia="en-GB"/>
              </w:rPr>
            </w:pPr>
          </w:p>
        </w:tc>
      </w:tr>
      <w:tr w:rsidR="00A200F2" w:rsidRPr="002C2EA9" w14:paraId="171C24E0" w14:textId="77777777" w:rsidTr="003B41ED">
        <w:trPr>
          <w:trHeight w:hRule="exact" w:val="227"/>
        </w:trPr>
        <w:tc>
          <w:tcPr>
            <w:tcW w:w="3119" w:type="dxa"/>
            <w:shd w:val="clear" w:color="auto" w:fill="auto"/>
          </w:tcPr>
          <w:p w14:paraId="0E2CAEBA"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lix sitchensis</w:t>
            </w:r>
          </w:p>
        </w:tc>
        <w:tc>
          <w:tcPr>
            <w:tcW w:w="2941" w:type="dxa"/>
            <w:shd w:val="clear" w:color="auto" w:fill="auto"/>
          </w:tcPr>
          <w:p w14:paraId="6337BF9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3B41ED">
            <w:pPr>
              <w:spacing w:line="240" w:lineRule="auto"/>
              <w:jc w:val="center"/>
              <w:rPr>
                <w:sz w:val="18"/>
                <w:szCs w:val="18"/>
                <w:lang w:val="en-US" w:eastAsia="en-GB"/>
              </w:rPr>
            </w:pPr>
          </w:p>
        </w:tc>
      </w:tr>
      <w:tr w:rsidR="00A200F2" w:rsidRPr="002C2EA9" w14:paraId="6EB4B61C" w14:textId="77777777" w:rsidTr="003B41ED">
        <w:trPr>
          <w:trHeight w:hRule="exact" w:val="227"/>
        </w:trPr>
        <w:tc>
          <w:tcPr>
            <w:tcW w:w="3119" w:type="dxa"/>
            <w:shd w:val="clear" w:color="auto" w:fill="auto"/>
            <w:hideMark/>
          </w:tcPr>
          <w:p w14:paraId="2DBF60C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3B41ED">
        <w:trPr>
          <w:trHeight w:hRule="exact" w:val="227"/>
        </w:trPr>
        <w:tc>
          <w:tcPr>
            <w:tcW w:w="3119" w:type="dxa"/>
            <w:shd w:val="clear" w:color="auto" w:fill="auto"/>
            <w:hideMark/>
          </w:tcPr>
          <w:p w14:paraId="25BB4F1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chedonorus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3B41ED">
        <w:trPr>
          <w:trHeight w:hRule="exact" w:val="227"/>
        </w:trPr>
        <w:tc>
          <w:tcPr>
            <w:tcW w:w="3119" w:type="dxa"/>
            <w:shd w:val="clear" w:color="auto" w:fill="auto"/>
            <w:hideMark/>
          </w:tcPr>
          <w:p w14:paraId="32B7A4C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choenoplectus pungens</w:t>
            </w:r>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3B41ED">
        <w:trPr>
          <w:trHeight w:hRule="exact" w:val="227"/>
        </w:trPr>
        <w:tc>
          <w:tcPr>
            <w:tcW w:w="3119" w:type="dxa"/>
            <w:shd w:val="clear" w:color="auto" w:fill="auto"/>
            <w:hideMark/>
          </w:tcPr>
          <w:p w14:paraId="3C03EAA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choenoplectus tabernaemontani</w:t>
            </w:r>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oftstem bulrush </w:t>
            </w:r>
          </w:p>
        </w:tc>
        <w:tc>
          <w:tcPr>
            <w:tcW w:w="886" w:type="dxa"/>
            <w:shd w:val="clear" w:color="auto" w:fill="auto"/>
            <w:hideMark/>
          </w:tcPr>
          <w:p w14:paraId="53C34A9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3B41ED">
        <w:trPr>
          <w:trHeight w:hRule="exact" w:val="227"/>
        </w:trPr>
        <w:tc>
          <w:tcPr>
            <w:tcW w:w="3119" w:type="dxa"/>
            <w:shd w:val="clear" w:color="auto" w:fill="auto"/>
            <w:hideMark/>
          </w:tcPr>
          <w:p w14:paraId="273BF19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cirpus atrocinctus</w:t>
            </w:r>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3B41ED">
        <w:trPr>
          <w:trHeight w:hRule="exact" w:val="227"/>
        </w:trPr>
        <w:tc>
          <w:tcPr>
            <w:tcW w:w="3119" w:type="dxa"/>
            <w:shd w:val="clear" w:color="auto" w:fill="auto"/>
            <w:hideMark/>
          </w:tcPr>
          <w:p w14:paraId="4076C37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cirpus microcarpus</w:t>
            </w:r>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3B41ED">
        <w:trPr>
          <w:trHeight w:hRule="exact" w:val="227"/>
        </w:trPr>
        <w:tc>
          <w:tcPr>
            <w:tcW w:w="3119" w:type="dxa"/>
            <w:shd w:val="clear" w:color="auto" w:fill="auto"/>
          </w:tcPr>
          <w:p w14:paraId="55814CDA"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cutellaria lateriflora</w:t>
            </w:r>
          </w:p>
        </w:tc>
        <w:tc>
          <w:tcPr>
            <w:tcW w:w="2941" w:type="dxa"/>
            <w:shd w:val="clear" w:color="auto" w:fill="auto"/>
          </w:tcPr>
          <w:p w14:paraId="5C6E282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3B41ED">
            <w:pPr>
              <w:spacing w:line="240" w:lineRule="auto"/>
              <w:jc w:val="center"/>
              <w:rPr>
                <w:sz w:val="18"/>
                <w:szCs w:val="18"/>
                <w:lang w:val="en-US" w:eastAsia="en-GB"/>
              </w:rPr>
            </w:pPr>
          </w:p>
        </w:tc>
      </w:tr>
      <w:tr w:rsidR="00A200F2" w:rsidRPr="002C2EA9" w14:paraId="62A52A44" w14:textId="77777777" w:rsidTr="003B41ED">
        <w:trPr>
          <w:trHeight w:hRule="exact" w:val="227"/>
        </w:trPr>
        <w:tc>
          <w:tcPr>
            <w:tcW w:w="3119" w:type="dxa"/>
            <w:shd w:val="clear" w:color="auto" w:fill="auto"/>
            <w:hideMark/>
          </w:tcPr>
          <w:p w14:paraId="6AA6DA5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idalcea hendersonii</w:t>
            </w:r>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3B41ED">
        <w:trPr>
          <w:trHeight w:hRule="exact" w:val="227"/>
        </w:trPr>
        <w:tc>
          <w:tcPr>
            <w:tcW w:w="3119" w:type="dxa"/>
            <w:shd w:val="clear" w:color="auto" w:fill="auto"/>
          </w:tcPr>
          <w:p w14:paraId="75534EC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3B41ED">
            <w:pPr>
              <w:spacing w:line="240" w:lineRule="auto"/>
              <w:jc w:val="center"/>
              <w:rPr>
                <w:sz w:val="18"/>
                <w:szCs w:val="18"/>
                <w:lang w:val="en-US" w:eastAsia="en-GB"/>
              </w:rPr>
            </w:pPr>
          </w:p>
        </w:tc>
      </w:tr>
      <w:tr w:rsidR="00A200F2" w:rsidRPr="002C2EA9" w14:paraId="751ADB9F" w14:textId="77777777" w:rsidTr="003B41ED">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3B41ED">
        <w:trPr>
          <w:trHeight w:hRule="exact" w:val="227"/>
        </w:trPr>
        <w:tc>
          <w:tcPr>
            <w:tcW w:w="3119" w:type="dxa"/>
            <w:shd w:val="clear" w:color="auto" w:fill="auto"/>
            <w:hideMark/>
          </w:tcPr>
          <w:p w14:paraId="22685E7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3B41ED">
        <w:trPr>
          <w:trHeight w:hRule="exact" w:val="227"/>
        </w:trPr>
        <w:tc>
          <w:tcPr>
            <w:tcW w:w="3119" w:type="dxa"/>
            <w:shd w:val="clear" w:color="auto" w:fill="auto"/>
          </w:tcPr>
          <w:p w14:paraId="06499C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olanum dulcamara</w:t>
            </w:r>
          </w:p>
        </w:tc>
        <w:tc>
          <w:tcPr>
            <w:tcW w:w="2941" w:type="dxa"/>
            <w:shd w:val="clear" w:color="auto" w:fill="auto"/>
          </w:tcPr>
          <w:p w14:paraId="50F2BD6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3B41ED">
            <w:pPr>
              <w:spacing w:line="240" w:lineRule="auto"/>
              <w:jc w:val="center"/>
              <w:rPr>
                <w:sz w:val="18"/>
                <w:szCs w:val="18"/>
                <w:lang w:val="en-US" w:eastAsia="en-GB"/>
              </w:rPr>
            </w:pPr>
          </w:p>
        </w:tc>
      </w:tr>
      <w:tr w:rsidR="00A200F2" w:rsidRPr="002C2EA9" w14:paraId="0CA33F95" w14:textId="77777777" w:rsidTr="003B41ED">
        <w:trPr>
          <w:trHeight w:hRule="exact" w:val="227"/>
        </w:trPr>
        <w:tc>
          <w:tcPr>
            <w:tcW w:w="3119" w:type="dxa"/>
            <w:shd w:val="clear" w:color="auto" w:fill="auto"/>
            <w:hideMark/>
          </w:tcPr>
          <w:p w14:paraId="4FB3AD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3B41ED">
        <w:trPr>
          <w:trHeight w:hRule="exact" w:val="227"/>
        </w:trPr>
        <w:tc>
          <w:tcPr>
            <w:tcW w:w="3119" w:type="dxa"/>
            <w:shd w:val="clear" w:color="auto" w:fill="auto"/>
            <w:hideMark/>
          </w:tcPr>
          <w:p w14:paraId="6DCAE1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3B41ED">
        <w:trPr>
          <w:trHeight w:hRule="exact" w:val="227"/>
        </w:trPr>
        <w:tc>
          <w:tcPr>
            <w:tcW w:w="3119" w:type="dxa"/>
            <w:shd w:val="clear" w:color="auto" w:fill="auto"/>
          </w:tcPr>
          <w:p w14:paraId="6FEDE6D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oncus oleraceus</w:t>
            </w:r>
          </w:p>
        </w:tc>
        <w:tc>
          <w:tcPr>
            <w:tcW w:w="2941" w:type="dxa"/>
            <w:shd w:val="clear" w:color="auto" w:fill="auto"/>
          </w:tcPr>
          <w:p w14:paraId="14BD3BC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3B41ED">
            <w:pPr>
              <w:spacing w:line="240" w:lineRule="auto"/>
              <w:jc w:val="center"/>
              <w:rPr>
                <w:sz w:val="18"/>
                <w:szCs w:val="18"/>
                <w:lang w:val="en-US" w:eastAsia="en-GB"/>
              </w:rPr>
            </w:pPr>
          </w:p>
        </w:tc>
      </w:tr>
      <w:tr w:rsidR="00A200F2" w:rsidRPr="002C2EA9" w14:paraId="4DBEC4B9" w14:textId="77777777" w:rsidTr="003B41ED">
        <w:trPr>
          <w:trHeight w:hRule="exact" w:val="227"/>
        </w:trPr>
        <w:tc>
          <w:tcPr>
            <w:tcW w:w="3119" w:type="dxa"/>
            <w:shd w:val="clear" w:color="auto" w:fill="auto"/>
          </w:tcPr>
          <w:p w14:paraId="6A0900DE"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parganium angustifolium</w:t>
            </w:r>
          </w:p>
        </w:tc>
        <w:tc>
          <w:tcPr>
            <w:tcW w:w="2941" w:type="dxa"/>
            <w:shd w:val="clear" w:color="auto" w:fill="auto"/>
          </w:tcPr>
          <w:p w14:paraId="76733E2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3B41ED">
            <w:pPr>
              <w:spacing w:line="240" w:lineRule="auto"/>
              <w:jc w:val="center"/>
              <w:rPr>
                <w:sz w:val="18"/>
                <w:szCs w:val="18"/>
                <w:lang w:val="en-US" w:eastAsia="en-GB"/>
              </w:rPr>
            </w:pPr>
          </w:p>
        </w:tc>
      </w:tr>
      <w:tr w:rsidR="00A200F2" w:rsidRPr="002C2EA9" w14:paraId="0B386A81" w14:textId="77777777" w:rsidTr="003B41ED">
        <w:trPr>
          <w:trHeight w:hRule="exact" w:val="227"/>
        </w:trPr>
        <w:tc>
          <w:tcPr>
            <w:tcW w:w="3119" w:type="dxa"/>
            <w:shd w:val="clear" w:color="auto" w:fill="auto"/>
            <w:hideMark/>
          </w:tcPr>
          <w:p w14:paraId="2A8DD85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parganium emersum</w:t>
            </w:r>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3B41ED">
        <w:trPr>
          <w:trHeight w:hRule="exact" w:val="227"/>
        </w:trPr>
        <w:tc>
          <w:tcPr>
            <w:tcW w:w="3119" w:type="dxa"/>
            <w:shd w:val="clear" w:color="auto" w:fill="auto"/>
            <w:hideMark/>
          </w:tcPr>
          <w:p w14:paraId="0E5A9C2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sand spurry </w:t>
            </w:r>
          </w:p>
        </w:tc>
        <w:tc>
          <w:tcPr>
            <w:tcW w:w="886" w:type="dxa"/>
            <w:shd w:val="clear" w:color="auto" w:fill="auto"/>
            <w:hideMark/>
          </w:tcPr>
          <w:p w14:paraId="626CD82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3B41ED">
        <w:trPr>
          <w:trHeight w:hRule="exact" w:val="227"/>
        </w:trPr>
        <w:tc>
          <w:tcPr>
            <w:tcW w:w="3119" w:type="dxa"/>
            <w:shd w:val="clear" w:color="auto" w:fill="auto"/>
          </w:tcPr>
          <w:p w14:paraId="438EDF8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piraea douglasii</w:t>
            </w:r>
          </w:p>
        </w:tc>
        <w:tc>
          <w:tcPr>
            <w:tcW w:w="2941" w:type="dxa"/>
            <w:shd w:val="clear" w:color="auto" w:fill="auto"/>
          </w:tcPr>
          <w:p w14:paraId="5B2123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3B41ED">
            <w:pPr>
              <w:spacing w:line="240" w:lineRule="auto"/>
              <w:jc w:val="center"/>
              <w:rPr>
                <w:sz w:val="18"/>
                <w:szCs w:val="18"/>
                <w:lang w:val="en-US" w:eastAsia="en-GB"/>
              </w:rPr>
            </w:pPr>
          </w:p>
        </w:tc>
      </w:tr>
      <w:tr w:rsidR="00A200F2" w:rsidRPr="002C2EA9" w14:paraId="28F18B27" w14:textId="77777777" w:rsidTr="003B41ED">
        <w:trPr>
          <w:trHeight w:hRule="exact" w:val="227"/>
        </w:trPr>
        <w:tc>
          <w:tcPr>
            <w:tcW w:w="3119" w:type="dxa"/>
            <w:shd w:val="clear" w:color="auto" w:fill="auto"/>
            <w:hideMark/>
          </w:tcPr>
          <w:p w14:paraId="02D6B7D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ymphiotrichum subspicatum</w:t>
            </w:r>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3B41ED">
        <w:trPr>
          <w:trHeight w:hRule="exact" w:val="227"/>
        </w:trPr>
        <w:tc>
          <w:tcPr>
            <w:tcW w:w="3119" w:type="dxa"/>
            <w:shd w:val="clear" w:color="auto" w:fill="auto"/>
          </w:tcPr>
          <w:p w14:paraId="5574179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3B41ED">
            <w:pPr>
              <w:spacing w:line="240" w:lineRule="auto"/>
              <w:jc w:val="center"/>
              <w:rPr>
                <w:sz w:val="18"/>
                <w:szCs w:val="18"/>
                <w:lang w:val="en-US" w:eastAsia="en-GB"/>
              </w:rPr>
            </w:pPr>
          </w:p>
        </w:tc>
      </w:tr>
      <w:tr w:rsidR="00A200F2" w:rsidRPr="002C2EA9" w14:paraId="1F21D04A" w14:textId="77777777" w:rsidTr="003B41ED">
        <w:trPr>
          <w:trHeight w:hRule="exact" w:val="227"/>
        </w:trPr>
        <w:tc>
          <w:tcPr>
            <w:tcW w:w="3119" w:type="dxa"/>
            <w:shd w:val="clear" w:color="auto" w:fill="auto"/>
            <w:hideMark/>
          </w:tcPr>
          <w:p w14:paraId="7D8CFD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3B41ED">
        <w:trPr>
          <w:trHeight w:hRule="exact" w:val="227"/>
        </w:trPr>
        <w:tc>
          <w:tcPr>
            <w:tcW w:w="3119" w:type="dxa"/>
            <w:shd w:val="clear" w:color="auto" w:fill="auto"/>
          </w:tcPr>
          <w:p w14:paraId="6F407B7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3B41ED">
            <w:pPr>
              <w:spacing w:line="240" w:lineRule="auto"/>
              <w:jc w:val="center"/>
              <w:rPr>
                <w:sz w:val="18"/>
                <w:szCs w:val="18"/>
                <w:lang w:val="en-US" w:eastAsia="en-GB"/>
              </w:rPr>
            </w:pPr>
          </w:p>
        </w:tc>
      </w:tr>
      <w:tr w:rsidR="00A200F2" w:rsidRPr="002C2EA9" w14:paraId="275BDCE2" w14:textId="77777777" w:rsidTr="003B41ED">
        <w:trPr>
          <w:trHeight w:hRule="exact" w:val="227"/>
        </w:trPr>
        <w:tc>
          <w:tcPr>
            <w:tcW w:w="3119" w:type="dxa"/>
            <w:shd w:val="clear" w:color="auto" w:fill="auto"/>
            <w:hideMark/>
          </w:tcPr>
          <w:p w14:paraId="16265F8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3B41ED">
        <w:trPr>
          <w:trHeight w:hRule="exact" w:val="227"/>
        </w:trPr>
        <w:tc>
          <w:tcPr>
            <w:tcW w:w="3119" w:type="dxa"/>
            <w:shd w:val="clear" w:color="auto" w:fill="auto"/>
          </w:tcPr>
          <w:p w14:paraId="0A358A0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rifolium wormskioldii</w:t>
            </w:r>
          </w:p>
        </w:tc>
        <w:tc>
          <w:tcPr>
            <w:tcW w:w="2941" w:type="dxa"/>
            <w:shd w:val="clear" w:color="auto" w:fill="auto"/>
          </w:tcPr>
          <w:p w14:paraId="42FC92F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pringbank clover</w:t>
            </w:r>
          </w:p>
        </w:tc>
        <w:tc>
          <w:tcPr>
            <w:tcW w:w="886" w:type="dxa"/>
            <w:shd w:val="clear" w:color="auto" w:fill="auto"/>
          </w:tcPr>
          <w:p w14:paraId="6E9F13E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3B41ED">
            <w:pPr>
              <w:spacing w:line="240" w:lineRule="auto"/>
              <w:jc w:val="center"/>
              <w:rPr>
                <w:sz w:val="18"/>
                <w:szCs w:val="18"/>
                <w:lang w:val="en-US" w:eastAsia="en-GB"/>
              </w:rPr>
            </w:pPr>
          </w:p>
        </w:tc>
      </w:tr>
      <w:tr w:rsidR="00A200F2" w:rsidRPr="002C2EA9" w14:paraId="3A4F71D4" w14:textId="77777777" w:rsidTr="003B41ED">
        <w:trPr>
          <w:trHeight w:hRule="exact" w:val="227"/>
        </w:trPr>
        <w:tc>
          <w:tcPr>
            <w:tcW w:w="3119" w:type="dxa"/>
            <w:shd w:val="clear" w:color="auto" w:fill="auto"/>
            <w:hideMark/>
          </w:tcPr>
          <w:p w14:paraId="7AF9F91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riglochin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3B41ED">
        <w:trPr>
          <w:trHeight w:hRule="exact" w:val="227"/>
        </w:trPr>
        <w:tc>
          <w:tcPr>
            <w:tcW w:w="3119" w:type="dxa"/>
            <w:shd w:val="clear" w:color="auto" w:fill="auto"/>
          </w:tcPr>
          <w:p w14:paraId="14CE953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riglochin</w:t>
            </w:r>
            <w:r>
              <w:rPr>
                <w:i/>
                <w:iCs/>
                <w:color w:val="000000"/>
                <w:sz w:val="18"/>
                <w:szCs w:val="18"/>
                <w:lang w:val="en-US" w:eastAsia="en-GB"/>
              </w:rPr>
              <w:t xml:space="preserve"> scilloides</w:t>
            </w:r>
          </w:p>
        </w:tc>
        <w:tc>
          <w:tcPr>
            <w:tcW w:w="2941" w:type="dxa"/>
            <w:shd w:val="clear" w:color="auto" w:fill="auto"/>
          </w:tcPr>
          <w:p w14:paraId="543FC04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3B41ED">
        <w:trPr>
          <w:trHeight w:hRule="exact" w:val="227"/>
        </w:trPr>
        <w:tc>
          <w:tcPr>
            <w:tcW w:w="3119" w:type="dxa"/>
            <w:shd w:val="clear" w:color="auto" w:fill="auto"/>
            <w:hideMark/>
          </w:tcPr>
          <w:p w14:paraId="0C924E4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3B41ED">
        <w:trPr>
          <w:trHeight w:hRule="exact" w:val="227"/>
        </w:trPr>
        <w:tc>
          <w:tcPr>
            <w:tcW w:w="3119" w:type="dxa"/>
            <w:shd w:val="clear" w:color="auto" w:fill="auto"/>
            <w:hideMark/>
          </w:tcPr>
          <w:p w14:paraId="636542C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3B41ED">
        <w:trPr>
          <w:trHeight w:hRule="exact" w:val="227"/>
        </w:trPr>
        <w:tc>
          <w:tcPr>
            <w:tcW w:w="3119" w:type="dxa"/>
            <w:shd w:val="clear" w:color="auto" w:fill="auto"/>
            <w:hideMark/>
          </w:tcPr>
          <w:p w14:paraId="213B3CF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3B41ED">
        <w:trPr>
          <w:trHeight w:hRule="exact" w:val="227"/>
        </w:trPr>
        <w:tc>
          <w:tcPr>
            <w:tcW w:w="3119" w:type="dxa"/>
            <w:shd w:val="clear" w:color="auto" w:fill="auto"/>
          </w:tcPr>
          <w:p w14:paraId="2BF3A4D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icia cracca</w:t>
            </w:r>
          </w:p>
        </w:tc>
        <w:tc>
          <w:tcPr>
            <w:tcW w:w="2941" w:type="dxa"/>
            <w:shd w:val="clear" w:color="auto" w:fill="auto"/>
          </w:tcPr>
          <w:p w14:paraId="3D07F4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3B41ED">
            <w:pPr>
              <w:spacing w:line="240" w:lineRule="auto"/>
              <w:jc w:val="center"/>
              <w:rPr>
                <w:sz w:val="18"/>
                <w:szCs w:val="18"/>
                <w:lang w:val="en-US" w:eastAsia="en-GB"/>
              </w:rPr>
            </w:pPr>
          </w:p>
        </w:tc>
      </w:tr>
      <w:tr w:rsidR="00A200F2" w:rsidRPr="002C2EA9" w14:paraId="4E5595BA" w14:textId="77777777" w:rsidTr="003B41ED">
        <w:trPr>
          <w:trHeight w:hRule="exact" w:val="227"/>
        </w:trPr>
        <w:tc>
          <w:tcPr>
            <w:tcW w:w="3119" w:type="dxa"/>
            <w:shd w:val="clear" w:color="auto" w:fill="auto"/>
            <w:hideMark/>
          </w:tcPr>
          <w:p w14:paraId="1DC63F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3B41ED">
        <w:trPr>
          <w:trHeight w:hRule="exact" w:val="227"/>
        </w:trPr>
        <w:tc>
          <w:tcPr>
            <w:tcW w:w="3119" w:type="dxa"/>
            <w:shd w:val="clear" w:color="auto" w:fill="auto"/>
          </w:tcPr>
          <w:p w14:paraId="445DE46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3B41ED">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3B41ED">
            <w:pPr>
              <w:spacing w:line="240" w:lineRule="auto"/>
              <w:jc w:val="center"/>
              <w:rPr>
                <w:sz w:val="18"/>
                <w:szCs w:val="18"/>
                <w:lang w:val="en-US" w:eastAsia="en-GB"/>
              </w:rPr>
            </w:pPr>
          </w:p>
        </w:tc>
      </w:tr>
      <w:tr w:rsidR="00A200F2" w:rsidRPr="002C2EA9" w14:paraId="133D9CAA" w14:textId="77777777" w:rsidTr="003B41ED">
        <w:trPr>
          <w:trHeight w:hRule="exact" w:val="227"/>
        </w:trPr>
        <w:tc>
          <w:tcPr>
            <w:tcW w:w="3119" w:type="dxa"/>
            <w:shd w:val="clear" w:color="auto" w:fill="auto"/>
            <w:hideMark/>
          </w:tcPr>
          <w:p w14:paraId="70B135A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scutellata</w:t>
            </w:r>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3B41ED">
        <w:trPr>
          <w:trHeight w:hRule="exact" w:val="227"/>
        </w:trPr>
        <w:tc>
          <w:tcPr>
            <w:tcW w:w="3119" w:type="dxa"/>
            <w:shd w:val="clear" w:color="auto" w:fill="auto"/>
          </w:tcPr>
          <w:p w14:paraId="3DAFD61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eronica serpyllifolia </w:t>
            </w:r>
            <w:r w:rsidRPr="002C2EA9">
              <w:rPr>
                <w:color w:val="000000"/>
                <w:sz w:val="18"/>
                <w:szCs w:val="18"/>
                <w:lang w:val="en-US" w:eastAsia="en-GB"/>
              </w:rPr>
              <w:t>var.</w:t>
            </w:r>
            <w:r w:rsidRPr="002C2EA9">
              <w:rPr>
                <w:i/>
                <w:iCs/>
                <w:color w:val="000000"/>
                <w:sz w:val="18"/>
                <w:szCs w:val="18"/>
                <w:lang w:val="en-US" w:eastAsia="en-GB"/>
              </w:rPr>
              <w:t> humifusa</w:t>
            </w:r>
          </w:p>
        </w:tc>
        <w:tc>
          <w:tcPr>
            <w:tcW w:w="2941" w:type="dxa"/>
            <w:shd w:val="clear" w:color="auto" w:fill="auto"/>
          </w:tcPr>
          <w:p w14:paraId="1DB4E9E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3B41ED">
            <w:pPr>
              <w:spacing w:line="240" w:lineRule="auto"/>
              <w:jc w:val="center"/>
              <w:rPr>
                <w:sz w:val="18"/>
                <w:szCs w:val="18"/>
                <w:lang w:val="en-US" w:eastAsia="en-GB"/>
              </w:rPr>
            </w:pPr>
          </w:p>
        </w:tc>
      </w:tr>
      <w:tr w:rsidR="00A200F2" w:rsidRPr="002C2EA9" w14:paraId="30CF15C6" w14:textId="77777777" w:rsidTr="003B41ED">
        <w:trPr>
          <w:trHeight w:hRule="exact" w:val="227"/>
        </w:trPr>
        <w:tc>
          <w:tcPr>
            <w:tcW w:w="3119" w:type="dxa"/>
            <w:shd w:val="clear" w:color="auto" w:fill="auto"/>
          </w:tcPr>
          <w:p w14:paraId="0D44789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iola langsdorffii</w:t>
            </w:r>
          </w:p>
        </w:tc>
        <w:tc>
          <w:tcPr>
            <w:tcW w:w="2941" w:type="dxa"/>
            <w:shd w:val="clear" w:color="auto" w:fill="auto"/>
          </w:tcPr>
          <w:p w14:paraId="16D4248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3B41ED">
            <w:pPr>
              <w:spacing w:line="240" w:lineRule="auto"/>
              <w:jc w:val="center"/>
              <w:rPr>
                <w:sz w:val="18"/>
                <w:szCs w:val="18"/>
                <w:lang w:val="en-US" w:eastAsia="en-GB"/>
              </w:rPr>
            </w:pPr>
          </w:p>
        </w:tc>
      </w:tr>
      <w:tr w:rsidR="00A200F2" w:rsidRPr="002C2EA9" w14:paraId="14D57173" w14:textId="77777777" w:rsidTr="003B41ED">
        <w:trPr>
          <w:trHeight w:hRule="exact" w:val="227"/>
        </w:trPr>
        <w:tc>
          <w:tcPr>
            <w:tcW w:w="3119" w:type="dxa"/>
            <w:shd w:val="clear" w:color="auto" w:fill="auto"/>
          </w:tcPr>
          <w:p w14:paraId="13831AB5" w14:textId="77777777" w:rsidR="00A200F2" w:rsidRPr="002C2EA9" w:rsidRDefault="00A200F2" w:rsidP="003B41ED">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3B41ED">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3B41ED">
            <w:pPr>
              <w:spacing w:line="240" w:lineRule="auto"/>
              <w:jc w:val="center"/>
              <w:rPr>
                <w:sz w:val="18"/>
                <w:szCs w:val="18"/>
                <w:lang w:val="en-US" w:eastAsia="en-GB"/>
              </w:rPr>
            </w:pPr>
          </w:p>
        </w:tc>
        <w:tc>
          <w:tcPr>
            <w:tcW w:w="886" w:type="dxa"/>
          </w:tcPr>
          <w:p w14:paraId="4B6774C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3B41ED">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2128B" w14:textId="77777777" w:rsidR="00D82038" w:rsidRDefault="00D82038" w:rsidP="00FF6217">
      <w:r>
        <w:separator/>
      </w:r>
    </w:p>
  </w:endnote>
  <w:endnote w:type="continuationSeparator" w:id="0">
    <w:p w14:paraId="5AAEC54C" w14:textId="77777777" w:rsidR="00D82038" w:rsidRDefault="00D82038" w:rsidP="00FF6217">
      <w:r>
        <w:continuationSeparator/>
      </w:r>
    </w:p>
  </w:endnote>
  <w:endnote w:type="continuationNotice" w:id="1">
    <w:p w14:paraId="4666AC9D" w14:textId="77777777" w:rsidR="00D82038" w:rsidRDefault="00D820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F37F5" w:rsidRDefault="00DF37F5"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03545">
          <w:rPr>
            <w:rStyle w:val="PageNumber"/>
            <w:noProof/>
          </w:rPr>
          <w:t>20</w:t>
        </w:r>
        <w:r>
          <w:rPr>
            <w:rStyle w:val="PageNumber"/>
          </w:rPr>
          <w:fldChar w:fldCharType="end"/>
        </w:r>
      </w:p>
    </w:sdtContent>
  </w:sdt>
  <w:p w14:paraId="7685670A" w14:textId="77777777" w:rsidR="00DF37F5" w:rsidRDefault="00DF37F5"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90841" w14:textId="77777777" w:rsidR="00D82038" w:rsidRDefault="00D82038" w:rsidP="00FF6217">
      <w:r>
        <w:separator/>
      </w:r>
    </w:p>
  </w:footnote>
  <w:footnote w:type="continuationSeparator" w:id="0">
    <w:p w14:paraId="6342B40A" w14:textId="77777777" w:rsidR="00D82038" w:rsidRDefault="00D82038" w:rsidP="00FF6217">
      <w:r>
        <w:continuationSeparator/>
      </w:r>
    </w:p>
  </w:footnote>
  <w:footnote w:type="continuationNotice" w:id="1">
    <w:p w14:paraId="0C558B0B" w14:textId="77777777" w:rsidR="00D82038" w:rsidRDefault="00D82038">
      <w:pPr>
        <w:spacing w:line="240" w:lineRule="auto"/>
      </w:pPr>
    </w:p>
  </w:footnote>
  <w:footnote w:id="2">
    <w:p w14:paraId="0E5DD0F2" w14:textId="4D8DFE41" w:rsidR="00DF37F5" w:rsidRPr="00A35A92" w:rsidRDefault="00DF37F5" w:rsidP="00FF6217">
      <w:pPr>
        <w:rPr>
          <w:sz w:val="18"/>
          <w:szCs w:val="18"/>
        </w:rPr>
      </w:pPr>
      <w:r w:rsidRPr="0099470F">
        <w:rPr>
          <w:rStyle w:val="FootnoteReference"/>
        </w:rPr>
        <w:footnoteRef/>
      </w:r>
      <w:r w:rsidRPr="00A35A92">
        <w:rPr>
          <w:sz w:val="18"/>
          <w:szCs w:val="18"/>
        </w:rPr>
        <w:t xml:space="preserve"> According to the Policy these losses could not occur in fish habitats with high productive capacity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06D78"/>
    <w:rsid w:val="00014824"/>
    <w:rsid w:val="00017A69"/>
    <w:rsid w:val="000228DF"/>
    <w:rsid w:val="00024A90"/>
    <w:rsid w:val="00026DCC"/>
    <w:rsid w:val="00030348"/>
    <w:rsid w:val="00032DBF"/>
    <w:rsid w:val="00032ED6"/>
    <w:rsid w:val="0003679C"/>
    <w:rsid w:val="000441DB"/>
    <w:rsid w:val="00050346"/>
    <w:rsid w:val="00052E5B"/>
    <w:rsid w:val="00060C4A"/>
    <w:rsid w:val="00061FD3"/>
    <w:rsid w:val="0007529A"/>
    <w:rsid w:val="00077BC0"/>
    <w:rsid w:val="0007AEBD"/>
    <w:rsid w:val="000876F2"/>
    <w:rsid w:val="000915E4"/>
    <w:rsid w:val="0009173C"/>
    <w:rsid w:val="000934BB"/>
    <w:rsid w:val="000A6C25"/>
    <w:rsid w:val="000B1C26"/>
    <w:rsid w:val="000B1E7E"/>
    <w:rsid w:val="000B5DDD"/>
    <w:rsid w:val="000B60F6"/>
    <w:rsid w:val="000B68F9"/>
    <w:rsid w:val="000C167C"/>
    <w:rsid w:val="000C24B3"/>
    <w:rsid w:val="000C6C28"/>
    <w:rsid w:val="000D0F60"/>
    <w:rsid w:val="000D2FD3"/>
    <w:rsid w:val="000E191C"/>
    <w:rsid w:val="000E26D3"/>
    <w:rsid w:val="000F005B"/>
    <w:rsid w:val="000F1124"/>
    <w:rsid w:val="000F2564"/>
    <w:rsid w:val="000F4858"/>
    <w:rsid w:val="000F6904"/>
    <w:rsid w:val="000F6EAE"/>
    <w:rsid w:val="0010240F"/>
    <w:rsid w:val="00102E4F"/>
    <w:rsid w:val="0010319B"/>
    <w:rsid w:val="0010A4C3"/>
    <w:rsid w:val="001118F9"/>
    <w:rsid w:val="0011244C"/>
    <w:rsid w:val="001177C2"/>
    <w:rsid w:val="0012755D"/>
    <w:rsid w:val="00142551"/>
    <w:rsid w:val="0014579A"/>
    <w:rsid w:val="00150116"/>
    <w:rsid w:val="0015303B"/>
    <w:rsid w:val="0015551F"/>
    <w:rsid w:val="00155B3E"/>
    <w:rsid w:val="00160216"/>
    <w:rsid w:val="001626D6"/>
    <w:rsid w:val="001709E7"/>
    <w:rsid w:val="001737EA"/>
    <w:rsid w:val="00177C6B"/>
    <w:rsid w:val="001838EB"/>
    <w:rsid w:val="00184021"/>
    <w:rsid w:val="001859BB"/>
    <w:rsid w:val="00190A51"/>
    <w:rsid w:val="00192C38"/>
    <w:rsid w:val="00197481"/>
    <w:rsid w:val="001A5756"/>
    <w:rsid w:val="001A7D47"/>
    <w:rsid w:val="001B0904"/>
    <w:rsid w:val="001B1D94"/>
    <w:rsid w:val="001B59B6"/>
    <w:rsid w:val="001C1CAE"/>
    <w:rsid w:val="001D297E"/>
    <w:rsid w:val="001D5BA1"/>
    <w:rsid w:val="001E337B"/>
    <w:rsid w:val="001E4822"/>
    <w:rsid w:val="001E5F71"/>
    <w:rsid w:val="001F1414"/>
    <w:rsid w:val="001F2355"/>
    <w:rsid w:val="001F26E5"/>
    <w:rsid w:val="001F66B1"/>
    <w:rsid w:val="002007D0"/>
    <w:rsid w:val="002115F2"/>
    <w:rsid w:val="002136CD"/>
    <w:rsid w:val="00213C7F"/>
    <w:rsid w:val="00217937"/>
    <w:rsid w:val="002300B0"/>
    <w:rsid w:val="00230431"/>
    <w:rsid w:val="00235C84"/>
    <w:rsid w:val="00240281"/>
    <w:rsid w:val="00241D26"/>
    <w:rsid w:val="00245770"/>
    <w:rsid w:val="00245BE4"/>
    <w:rsid w:val="00247BBE"/>
    <w:rsid w:val="0024BA7A"/>
    <w:rsid w:val="00250297"/>
    <w:rsid w:val="002570BF"/>
    <w:rsid w:val="00257AD6"/>
    <w:rsid w:val="00262B74"/>
    <w:rsid w:val="00265489"/>
    <w:rsid w:val="0026CE76"/>
    <w:rsid w:val="00270EAD"/>
    <w:rsid w:val="00271AD8"/>
    <w:rsid w:val="00277C71"/>
    <w:rsid w:val="00279339"/>
    <w:rsid w:val="00281C40"/>
    <w:rsid w:val="0028433C"/>
    <w:rsid w:val="00284AC3"/>
    <w:rsid w:val="0028A3FB"/>
    <w:rsid w:val="002916C0"/>
    <w:rsid w:val="002918C9"/>
    <w:rsid w:val="002A39BF"/>
    <w:rsid w:val="002A4046"/>
    <w:rsid w:val="002A5988"/>
    <w:rsid w:val="002A788F"/>
    <w:rsid w:val="002AE7C9"/>
    <w:rsid w:val="002B3153"/>
    <w:rsid w:val="002B485D"/>
    <w:rsid w:val="002C7F91"/>
    <w:rsid w:val="002D0AFE"/>
    <w:rsid w:val="002D40F9"/>
    <w:rsid w:val="002F3F78"/>
    <w:rsid w:val="00300585"/>
    <w:rsid w:val="00302323"/>
    <w:rsid w:val="003112F5"/>
    <w:rsid w:val="0032177B"/>
    <w:rsid w:val="003250EC"/>
    <w:rsid w:val="003305FA"/>
    <w:rsid w:val="00330DCE"/>
    <w:rsid w:val="003328DB"/>
    <w:rsid w:val="00337B27"/>
    <w:rsid w:val="003453A1"/>
    <w:rsid w:val="00351DCE"/>
    <w:rsid w:val="003522D6"/>
    <w:rsid w:val="0035B55D"/>
    <w:rsid w:val="0035BF81"/>
    <w:rsid w:val="00360A89"/>
    <w:rsid w:val="003639B4"/>
    <w:rsid w:val="003643E6"/>
    <w:rsid w:val="0037023F"/>
    <w:rsid w:val="0037208A"/>
    <w:rsid w:val="00380060"/>
    <w:rsid w:val="003907E8"/>
    <w:rsid w:val="003912D9"/>
    <w:rsid w:val="00391551"/>
    <w:rsid w:val="00393EDB"/>
    <w:rsid w:val="0039554E"/>
    <w:rsid w:val="00397775"/>
    <w:rsid w:val="003A7324"/>
    <w:rsid w:val="003B0FB5"/>
    <w:rsid w:val="003B430F"/>
    <w:rsid w:val="003B76F6"/>
    <w:rsid w:val="003E05A0"/>
    <w:rsid w:val="003E3EEB"/>
    <w:rsid w:val="003E7F6F"/>
    <w:rsid w:val="003F00A3"/>
    <w:rsid w:val="003F3051"/>
    <w:rsid w:val="003F5151"/>
    <w:rsid w:val="003F6F70"/>
    <w:rsid w:val="0040355E"/>
    <w:rsid w:val="004102E8"/>
    <w:rsid w:val="0041032E"/>
    <w:rsid w:val="004219FC"/>
    <w:rsid w:val="00423FA9"/>
    <w:rsid w:val="004319F9"/>
    <w:rsid w:val="00433614"/>
    <w:rsid w:val="0043F6E3"/>
    <w:rsid w:val="00441232"/>
    <w:rsid w:val="004501D3"/>
    <w:rsid w:val="004518DD"/>
    <w:rsid w:val="0045366B"/>
    <w:rsid w:val="004568A8"/>
    <w:rsid w:val="00461FC8"/>
    <w:rsid w:val="004720B5"/>
    <w:rsid w:val="0047230C"/>
    <w:rsid w:val="0047247D"/>
    <w:rsid w:val="00477240"/>
    <w:rsid w:val="00481944"/>
    <w:rsid w:val="00481A99"/>
    <w:rsid w:val="00493A4E"/>
    <w:rsid w:val="004B6A42"/>
    <w:rsid w:val="004B71D5"/>
    <w:rsid w:val="004B71F2"/>
    <w:rsid w:val="004C020E"/>
    <w:rsid w:val="004C1A8A"/>
    <w:rsid w:val="004C769A"/>
    <w:rsid w:val="004EA4EC"/>
    <w:rsid w:val="004F024D"/>
    <w:rsid w:val="004F0C76"/>
    <w:rsid w:val="004F198F"/>
    <w:rsid w:val="004F1AC3"/>
    <w:rsid w:val="004F1D16"/>
    <w:rsid w:val="004F23BD"/>
    <w:rsid w:val="004F4DD4"/>
    <w:rsid w:val="005247D1"/>
    <w:rsid w:val="00525DB0"/>
    <w:rsid w:val="00537681"/>
    <w:rsid w:val="00540256"/>
    <w:rsid w:val="00540A49"/>
    <w:rsid w:val="00540CA6"/>
    <w:rsid w:val="005414C3"/>
    <w:rsid w:val="00551F38"/>
    <w:rsid w:val="0055396F"/>
    <w:rsid w:val="00555CFD"/>
    <w:rsid w:val="00557CDF"/>
    <w:rsid w:val="00563D92"/>
    <w:rsid w:val="0057675F"/>
    <w:rsid w:val="005819D2"/>
    <w:rsid w:val="00581AF5"/>
    <w:rsid w:val="00591477"/>
    <w:rsid w:val="00591901"/>
    <w:rsid w:val="005A0E91"/>
    <w:rsid w:val="005A1BE0"/>
    <w:rsid w:val="005A5989"/>
    <w:rsid w:val="005B1331"/>
    <w:rsid w:val="005C276D"/>
    <w:rsid w:val="005C2A15"/>
    <w:rsid w:val="005C473A"/>
    <w:rsid w:val="005C5699"/>
    <w:rsid w:val="005D3470"/>
    <w:rsid w:val="005D5B04"/>
    <w:rsid w:val="005DF4C0"/>
    <w:rsid w:val="005E18C3"/>
    <w:rsid w:val="005E2497"/>
    <w:rsid w:val="005E2C09"/>
    <w:rsid w:val="005E6301"/>
    <w:rsid w:val="005F1C98"/>
    <w:rsid w:val="0061209B"/>
    <w:rsid w:val="0062E7C3"/>
    <w:rsid w:val="006304DB"/>
    <w:rsid w:val="00636E6F"/>
    <w:rsid w:val="006382B4"/>
    <w:rsid w:val="00644625"/>
    <w:rsid w:val="00653A87"/>
    <w:rsid w:val="006567E1"/>
    <w:rsid w:val="00657984"/>
    <w:rsid w:val="00662457"/>
    <w:rsid w:val="00662EFA"/>
    <w:rsid w:val="00664C7B"/>
    <w:rsid w:val="00672345"/>
    <w:rsid w:val="00674BA8"/>
    <w:rsid w:val="00686720"/>
    <w:rsid w:val="00692852"/>
    <w:rsid w:val="00695104"/>
    <w:rsid w:val="006C00F0"/>
    <w:rsid w:val="006C4270"/>
    <w:rsid w:val="006C710D"/>
    <w:rsid w:val="006CAB48"/>
    <w:rsid w:val="006D2DE2"/>
    <w:rsid w:val="006E5CC4"/>
    <w:rsid w:val="006E77E8"/>
    <w:rsid w:val="006F16BE"/>
    <w:rsid w:val="006F7D5D"/>
    <w:rsid w:val="006FB8E7"/>
    <w:rsid w:val="007028C3"/>
    <w:rsid w:val="00704BAF"/>
    <w:rsid w:val="00710F22"/>
    <w:rsid w:val="0071679A"/>
    <w:rsid w:val="00725D9E"/>
    <w:rsid w:val="007305BA"/>
    <w:rsid w:val="0073137B"/>
    <w:rsid w:val="00731BE9"/>
    <w:rsid w:val="0073505F"/>
    <w:rsid w:val="00735485"/>
    <w:rsid w:val="007376CE"/>
    <w:rsid w:val="00743315"/>
    <w:rsid w:val="00746D87"/>
    <w:rsid w:val="007472E6"/>
    <w:rsid w:val="00750A27"/>
    <w:rsid w:val="0075376E"/>
    <w:rsid w:val="007572A9"/>
    <w:rsid w:val="0075B9D7"/>
    <w:rsid w:val="00763B36"/>
    <w:rsid w:val="00772DAC"/>
    <w:rsid w:val="00773A12"/>
    <w:rsid w:val="00780074"/>
    <w:rsid w:val="007839E0"/>
    <w:rsid w:val="00787BD8"/>
    <w:rsid w:val="00793C2D"/>
    <w:rsid w:val="007A1CC6"/>
    <w:rsid w:val="007B2E58"/>
    <w:rsid w:val="007B31AF"/>
    <w:rsid w:val="007B75CD"/>
    <w:rsid w:val="007BED4F"/>
    <w:rsid w:val="007C3E37"/>
    <w:rsid w:val="007D06FB"/>
    <w:rsid w:val="007D0743"/>
    <w:rsid w:val="007D1ACD"/>
    <w:rsid w:val="007E3D2F"/>
    <w:rsid w:val="007E49CF"/>
    <w:rsid w:val="007E691F"/>
    <w:rsid w:val="007F1D87"/>
    <w:rsid w:val="007F2123"/>
    <w:rsid w:val="007F21A8"/>
    <w:rsid w:val="007F6DD8"/>
    <w:rsid w:val="007F7387"/>
    <w:rsid w:val="007F7FB0"/>
    <w:rsid w:val="0080196F"/>
    <w:rsid w:val="0081381A"/>
    <w:rsid w:val="00814281"/>
    <w:rsid w:val="00826736"/>
    <w:rsid w:val="00830298"/>
    <w:rsid w:val="00843341"/>
    <w:rsid w:val="00844D1D"/>
    <w:rsid w:val="00851017"/>
    <w:rsid w:val="00853E42"/>
    <w:rsid w:val="00854586"/>
    <w:rsid w:val="008568E9"/>
    <w:rsid w:val="00857799"/>
    <w:rsid w:val="00862AE5"/>
    <w:rsid w:val="008649E7"/>
    <w:rsid w:val="00874507"/>
    <w:rsid w:val="008752B3"/>
    <w:rsid w:val="008752D7"/>
    <w:rsid w:val="00880161"/>
    <w:rsid w:val="00882DED"/>
    <w:rsid w:val="00883FF0"/>
    <w:rsid w:val="00884A6E"/>
    <w:rsid w:val="0089120E"/>
    <w:rsid w:val="008931DE"/>
    <w:rsid w:val="00895739"/>
    <w:rsid w:val="008A09FA"/>
    <w:rsid w:val="008A1E3A"/>
    <w:rsid w:val="008A6AB4"/>
    <w:rsid w:val="008B2BF1"/>
    <w:rsid w:val="008B4BC2"/>
    <w:rsid w:val="008B4DF7"/>
    <w:rsid w:val="008B6FC0"/>
    <w:rsid w:val="008B8A85"/>
    <w:rsid w:val="008C2695"/>
    <w:rsid w:val="008C35EF"/>
    <w:rsid w:val="008D3B6D"/>
    <w:rsid w:val="008E038C"/>
    <w:rsid w:val="008E0FC6"/>
    <w:rsid w:val="008E5761"/>
    <w:rsid w:val="008E61D5"/>
    <w:rsid w:val="008F4CA9"/>
    <w:rsid w:val="009005A2"/>
    <w:rsid w:val="00908789"/>
    <w:rsid w:val="00915CFF"/>
    <w:rsid w:val="0092130F"/>
    <w:rsid w:val="00922B06"/>
    <w:rsid w:val="00933811"/>
    <w:rsid w:val="00935C60"/>
    <w:rsid w:val="0093604B"/>
    <w:rsid w:val="00936AF3"/>
    <w:rsid w:val="00945345"/>
    <w:rsid w:val="00947423"/>
    <w:rsid w:val="009511F7"/>
    <w:rsid w:val="0095F0C2"/>
    <w:rsid w:val="00965F86"/>
    <w:rsid w:val="00976373"/>
    <w:rsid w:val="00983CDA"/>
    <w:rsid w:val="00987612"/>
    <w:rsid w:val="009913FE"/>
    <w:rsid w:val="0099294D"/>
    <w:rsid w:val="00992AEA"/>
    <w:rsid w:val="0099470F"/>
    <w:rsid w:val="0099479A"/>
    <w:rsid w:val="009A211C"/>
    <w:rsid w:val="009B77BE"/>
    <w:rsid w:val="009C1206"/>
    <w:rsid w:val="009C2CAE"/>
    <w:rsid w:val="009C2DF6"/>
    <w:rsid w:val="009C30EF"/>
    <w:rsid w:val="009C7C49"/>
    <w:rsid w:val="009C7E6E"/>
    <w:rsid w:val="009D051B"/>
    <w:rsid w:val="009D5EBE"/>
    <w:rsid w:val="009F4998"/>
    <w:rsid w:val="009F8993"/>
    <w:rsid w:val="00A12C5C"/>
    <w:rsid w:val="00A178D7"/>
    <w:rsid w:val="00A200F2"/>
    <w:rsid w:val="00A31094"/>
    <w:rsid w:val="00A343A0"/>
    <w:rsid w:val="00A349E0"/>
    <w:rsid w:val="00A35A92"/>
    <w:rsid w:val="00A64F77"/>
    <w:rsid w:val="00A70687"/>
    <w:rsid w:val="00A763A5"/>
    <w:rsid w:val="00A836E3"/>
    <w:rsid w:val="00A93F27"/>
    <w:rsid w:val="00A9C2F3"/>
    <w:rsid w:val="00AA0410"/>
    <w:rsid w:val="00AA5631"/>
    <w:rsid w:val="00AA7640"/>
    <w:rsid w:val="00AB0655"/>
    <w:rsid w:val="00AB1D54"/>
    <w:rsid w:val="00AB644F"/>
    <w:rsid w:val="00AB74A1"/>
    <w:rsid w:val="00AC8BBB"/>
    <w:rsid w:val="00AD1432"/>
    <w:rsid w:val="00AD5911"/>
    <w:rsid w:val="00AE26BA"/>
    <w:rsid w:val="00AE7749"/>
    <w:rsid w:val="00AF0053"/>
    <w:rsid w:val="00AF2454"/>
    <w:rsid w:val="00AF6C60"/>
    <w:rsid w:val="00B0151E"/>
    <w:rsid w:val="00B030A5"/>
    <w:rsid w:val="00B035CC"/>
    <w:rsid w:val="00B20A44"/>
    <w:rsid w:val="00B23658"/>
    <w:rsid w:val="00B32D2B"/>
    <w:rsid w:val="00B341A3"/>
    <w:rsid w:val="00B4FF6B"/>
    <w:rsid w:val="00B508B1"/>
    <w:rsid w:val="00B54613"/>
    <w:rsid w:val="00B54E85"/>
    <w:rsid w:val="00B5727E"/>
    <w:rsid w:val="00B5743F"/>
    <w:rsid w:val="00B70B41"/>
    <w:rsid w:val="00B76DB0"/>
    <w:rsid w:val="00B83197"/>
    <w:rsid w:val="00B959EA"/>
    <w:rsid w:val="00BA145C"/>
    <w:rsid w:val="00BA6133"/>
    <w:rsid w:val="00BB76AA"/>
    <w:rsid w:val="00BC6223"/>
    <w:rsid w:val="00BD0329"/>
    <w:rsid w:val="00BD5649"/>
    <w:rsid w:val="00BD6A71"/>
    <w:rsid w:val="00BE36DF"/>
    <w:rsid w:val="00BE6794"/>
    <w:rsid w:val="00BF124A"/>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359E"/>
    <w:rsid w:val="00C27B2C"/>
    <w:rsid w:val="00C30634"/>
    <w:rsid w:val="00C32BA8"/>
    <w:rsid w:val="00C33B36"/>
    <w:rsid w:val="00C36655"/>
    <w:rsid w:val="00C479C4"/>
    <w:rsid w:val="00C502AE"/>
    <w:rsid w:val="00C53476"/>
    <w:rsid w:val="00C558ED"/>
    <w:rsid w:val="00C62C77"/>
    <w:rsid w:val="00C64322"/>
    <w:rsid w:val="00C70040"/>
    <w:rsid w:val="00C7736C"/>
    <w:rsid w:val="00C82D47"/>
    <w:rsid w:val="00C83441"/>
    <w:rsid w:val="00C93E71"/>
    <w:rsid w:val="00CA3CA6"/>
    <w:rsid w:val="00CA40B1"/>
    <w:rsid w:val="00CA65EC"/>
    <w:rsid w:val="00CB2FF1"/>
    <w:rsid w:val="00CB44B3"/>
    <w:rsid w:val="00CC1E80"/>
    <w:rsid w:val="00CC71D6"/>
    <w:rsid w:val="00CDD155"/>
    <w:rsid w:val="00CE11A3"/>
    <w:rsid w:val="00CE38AE"/>
    <w:rsid w:val="00CF6ED5"/>
    <w:rsid w:val="00D048B3"/>
    <w:rsid w:val="00D10103"/>
    <w:rsid w:val="00D1086F"/>
    <w:rsid w:val="00D15108"/>
    <w:rsid w:val="00D17CD5"/>
    <w:rsid w:val="00D250E8"/>
    <w:rsid w:val="00D35528"/>
    <w:rsid w:val="00D3729D"/>
    <w:rsid w:val="00D513B9"/>
    <w:rsid w:val="00D53AFF"/>
    <w:rsid w:val="00D56BAE"/>
    <w:rsid w:val="00D7012B"/>
    <w:rsid w:val="00D73087"/>
    <w:rsid w:val="00D74D8E"/>
    <w:rsid w:val="00D80875"/>
    <w:rsid w:val="00D82038"/>
    <w:rsid w:val="00D8360C"/>
    <w:rsid w:val="00D851A4"/>
    <w:rsid w:val="00DB03A7"/>
    <w:rsid w:val="00DB0BFE"/>
    <w:rsid w:val="00DB7B73"/>
    <w:rsid w:val="00DC0CE2"/>
    <w:rsid w:val="00DC54B1"/>
    <w:rsid w:val="00DD3246"/>
    <w:rsid w:val="00DD6F03"/>
    <w:rsid w:val="00DD7EC2"/>
    <w:rsid w:val="00DE0C52"/>
    <w:rsid w:val="00DE5FF6"/>
    <w:rsid w:val="00DE704F"/>
    <w:rsid w:val="00DF25CB"/>
    <w:rsid w:val="00DF37F5"/>
    <w:rsid w:val="00DF4F57"/>
    <w:rsid w:val="00DF58E3"/>
    <w:rsid w:val="00DF5995"/>
    <w:rsid w:val="00DF6D5C"/>
    <w:rsid w:val="00E01AD0"/>
    <w:rsid w:val="00E04535"/>
    <w:rsid w:val="00E04949"/>
    <w:rsid w:val="00E13D84"/>
    <w:rsid w:val="00E14013"/>
    <w:rsid w:val="00E14814"/>
    <w:rsid w:val="00E17359"/>
    <w:rsid w:val="00E20734"/>
    <w:rsid w:val="00E24608"/>
    <w:rsid w:val="00E2807A"/>
    <w:rsid w:val="00E30962"/>
    <w:rsid w:val="00E3249F"/>
    <w:rsid w:val="00E349EF"/>
    <w:rsid w:val="00E413B5"/>
    <w:rsid w:val="00E51BC0"/>
    <w:rsid w:val="00E54C71"/>
    <w:rsid w:val="00E631E2"/>
    <w:rsid w:val="00E65E2E"/>
    <w:rsid w:val="00E71C7A"/>
    <w:rsid w:val="00E77B37"/>
    <w:rsid w:val="00E8283F"/>
    <w:rsid w:val="00E82C9F"/>
    <w:rsid w:val="00E93629"/>
    <w:rsid w:val="00E9536C"/>
    <w:rsid w:val="00E97C30"/>
    <w:rsid w:val="00E97E19"/>
    <w:rsid w:val="00EA268F"/>
    <w:rsid w:val="00EA4163"/>
    <w:rsid w:val="00EC4FE8"/>
    <w:rsid w:val="00EC57B7"/>
    <w:rsid w:val="00EC77DC"/>
    <w:rsid w:val="00ED5A94"/>
    <w:rsid w:val="00EE0E6C"/>
    <w:rsid w:val="00EE4271"/>
    <w:rsid w:val="00EE54D1"/>
    <w:rsid w:val="00EE6C2B"/>
    <w:rsid w:val="00F01DEE"/>
    <w:rsid w:val="00F03C49"/>
    <w:rsid w:val="00F06E23"/>
    <w:rsid w:val="00F0744C"/>
    <w:rsid w:val="00F077C2"/>
    <w:rsid w:val="00F2EEAA"/>
    <w:rsid w:val="00F343E2"/>
    <w:rsid w:val="00F34E13"/>
    <w:rsid w:val="00F3608C"/>
    <w:rsid w:val="00F368D9"/>
    <w:rsid w:val="00F37C82"/>
    <w:rsid w:val="00F45A4D"/>
    <w:rsid w:val="00F45DD9"/>
    <w:rsid w:val="00F55A66"/>
    <w:rsid w:val="00F5EE1F"/>
    <w:rsid w:val="00F60A7B"/>
    <w:rsid w:val="00F64E59"/>
    <w:rsid w:val="00F65639"/>
    <w:rsid w:val="00F72422"/>
    <w:rsid w:val="00F736DB"/>
    <w:rsid w:val="00F73D4A"/>
    <w:rsid w:val="00F770C0"/>
    <w:rsid w:val="00F8589F"/>
    <w:rsid w:val="00F928FF"/>
    <w:rsid w:val="00F94DAA"/>
    <w:rsid w:val="00FA77ED"/>
    <w:rsid w:val="00FB0A19"/>
    <w:rsid w:val="00FB10F6"/>
    <w:rsid w:val="00FB498E"/>
    <w:rsid w:val="00FC4174"/>
    <w:rsid w:val="00FC56B0"/>
    <w:rsid w:val="00FC7154"/>
    <w:rsid w:val="00FD0A57"/>
    <w:rsid w:val="00FD77B9"/>
    <w:rsid w:val="00FD7DB3"/>
    <w:rsid w:val="00FE3865"/>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29" Type="http://schemas.openxmlformats.org/officeDocument/2006/relationships/footer" Target="footer1.xml"/><Relationship Id="R8c7d880092c5444e" Type="http://schemas.microsoft.com/office/2019/09/relationships/intelligence" Target="intelligence.xml"/><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footer" Target="footer2.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2.wmf"/><Relationship Id="rId17" Type="http://schemas.openxmlformats.org/officeDocument/2006/relationships/image" Target="media/image20.wmf"/><Relationship Id="rId25" Type="http://schemas.openxmlformats.org/officeDocument/2006/relationships/image" Target="media/image10.pn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png"/><Relationship Id="rId59"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4.jpe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3.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4.xml><?xml version="1.0" encoding="utf-8"?>
<ds:datastoreItem xmlns:ds="http://schemas.openxmlformats.org/officeDocument/2006/customXml" ds:itemID="{C6A8378A-7D11-4F51-9DB4-2A03940528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7350</Words>
  <Characters>155901</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8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3</cp:revision>
  <dcterms:created xsi:type="dcterms:W3CDTF">2021-12-16T21:57:00Z</dcterms:created>
  <dcterms:modified xsi:type="dcterms:W3CDTF">2021-12-16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jbheQ2zv"/&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